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929177" w14:textId="77777777" w:rsidR="000274EA" w:rsidRDefault="00D6151A" w:rsidP="00E02A1A">
      <w:pPr>
        <w:pStyle w:val="Heading1"/>
      </w:pPr>
      <w:r w:rsidRPr="00D6151A">
        <w:t xml:space="preserve">Biological Basis to Child Health: </w:t>
      </w:r>
      <w:r w:rsidR="00721A97">
        <w:t>The Immune System</w:t>
      </w:r>
    </w:p>
    <w:p w14:paraId="3448C1E9" w14:textId="77777777" w:rsidR="00E02A1A" w:rsidRDefault="00E02A1A" w:rsidP="00D6151A">
      <w:pPr>
        <w:rPr>
          <w:color w:val="000000" w:themeColor="text1"/>
        </w:rPr>
      </w:pPr>
    </w:p>
    <w:p w14:paraId="7D4A50B3" w14:textId="16862BBD" w:rsidR="00D6151A" w:rsidRPr="00D6151A" w:rsidRDefault="00D6151A" w:rsidP="00D6151A">
      <w:pPr>
        <w:rPr>
          <w:color w:val="000000" w:themeColor="text1"/>
        </w:rPr>
      </w:pPr>
      <w:r w:rsidRPr="00D6151A">
        <w:rPr>
          <w:color w:val="000000" w:themeColor="text1"/>
        </w:rPr>
        <w:t xml:space="preserve">Kate Davies RN (Child), Dip HE, BSc (Hons), MSc, </w:t>
      </w:r>
      <w:r w:rsidR="00AC22B1">
        <w:rPr>
          <w:color w:val="000000" w:themeColor="text1"/>
        </w:rPr>
        <w:t xml:space="preserve">NMP, </w:t>
      </w:r>
      <w:r w:rsidRPr="00D6151A">
        <w:rPr>
          <w:color w:val="000000" w:themeColor="text1"/>
        </w:rPr>
        <w:t>PGCert, PGDip</w:t>
      </w:r>
    </w:p>
    <w:p w14:paraId="2706EEFF" w14:textId="77777777" w:rsidR="00D6151A" w:rsidRPr="00D6151A" w:rsidRDefault="00D6151A" w:rsidP="00D6151A">
      <w:pPr>
        <w:rPr>
          <w:color w:val="000000" w:themeColor="text1"/>
        </w:rPr>
      </w:pPr>
      <w:r w:rsidRPr="00D6151A">
        <w:rPr>
          <w:color w:val="000000" w:themeColor="text1"/>
        </w:rPr>
        <w:t>Children’s Advanced Nurse Practitioner</w:t>
      </w:r>
    </w:p>
    <w:p w14:paraId="500B6BCD" w14:textId="77777777" w:rsidR="00D6151A" w:rsidRPr="00D6151A" w:rsidRDefault="00D6151A" w:rsidP="00D6151A">
      <w:pPr>
        <w:rPr>
          <w:color w:val="000000" w:themeColor="text1"/>
        </w:rPr>
      </w:pPr>
      <w:r w:rsidRPr="00D6151A">
        <w:rPr>
          <w:color w:val="000000" w:themeColor="text1"/>
        </w:rPr>
        <w:t>Senior Lecturer in Non</w:t>
      </w:r>
      <w:r w:rsidR="00AC22B1">
        <w:rPr>
          <w:color w:val="000000" w:themeColor="text1"/>
        </w:rPr>
        <w:t>-</w:t>
      </w:r>
      <w:r w:rsidRPr="00D6151A">
        <w:rPr>
          <w:color w:val="000000" w:themeColor="text1"/>
        </w:rPr>
        <w:t>Medical Prescribing</w:t>
      </w:r>
    </w:p>
    <w:p w14:paraId="61337608" w14:textId="77777777" w:rsidR="00D6151A" w:rsidRDefault="00D6151A" w:rsidP="00D6151A">
      <w:pPr>
        <w:rPr>
          <w:color w:val="000000" w:themeColor="text1"/>
        </w:rPr>
      </w:pPr>
      <w:r w:rsidRPr="00D6151A">
        <w:rPr>
          <w:color w:val="000000" w:themeColor="text1"/>
        </w:rPr>
        <w:t>London South Bank University</w:t>
      </w:r>
    </w:p>
    <w:p w14:paraId="0E43F397" w14:textId="77777777" w:rsidR="00D6151A" w:rsidRDefault="00D6151A" w:rsidP="00D6151A">
      <w:pPr>
        <w:rPr>
          <w:color w:val="000000" w:themeColor="text1"/>
        </w:rPr>
      </w:pPr>
      <w:r>
        <w:rPr>
          <w:color w:val="000000" w:themeColor="text1"/>
        </w:rPr>
        <w:t>Honorary Research Fellow in Paediatric Endocrinology</w:t>
      </w:r>
    </w:p>
    <w:p w14:paraId="5FE4A3CC" w14:textId="77777777" w:rsidR="00D6151A" w:rsidRDefault="00D6151A" w:rsidP="00D6151A">
      <w:pPr>
        <w:rPr>
          <w:color w:val="000000" w:themeColor="text1"/>
        </w:rPr>
      </w:pPr>
      <w:r>
        <w:rPr>
          <w:color w:val="000000" w:themeColor="text1"/>
        </w:rPr>
        <w:t>Queen Mary University of London / Barts and The London NHS Trust</w:t>
      </w:r>
    </w:p>
    <w:p w14:paraId="616CAEEF" w14:textId="77777777" w:rsidR="00A170DA" w:rsidRDefault="00A170DA" w:rsidP="00D6151A">
      <w:pPr>
        <w:rPr>
          <w:color w:val="000000" w:themeColor="text1"/>
        </w:rPr>
      </w:pPr>
    </w:p>
    <w:p w14:paraId="21800142" w14:textId="77777777" w:rsidR="00A170DA" w:rsidRDefault="00A170DA" w:rsidP="00D6151A">
      <w:pPr>
        <w:rPr>
          <w:color w:val="000000" w:themeColor="text1"/>
        </w:rPr>
      </w:pPr>
      <w:r>
        <w:rPr>
          <w:color w:val="000000" w:themeColor="text1"/>
        </w:rPr>
        <w:t>Rebecca Batt</w:t>
      </w:r>
      <w:r w:rsidR="00AC22B1">
        <w:rPr>
          <w:color w:val="000000" w:themeColor="text1"/>
        </w:rPr>
        <w:t xml:space="preserve"> RGN/RSCN, BSc Hons, MSc, NMP</w:t>
      </w:r>
    </w:p>
    <w:p w14:paraId="46BD132C" w14:textId="77777777" w:rsidR="00AC22B1" w:rsidRDefault="00AC22B1" w:rsidP="00D6151A">
      <w:pPr>
        <w:rPr>
          <w:color w:val="000000" w:themeColor="text1"/>
        </w:rPr>
      </w:pPr>
      <w:r>
        <w:rPr>
          <w:color w:val="000000" w:themeColor="text1"/>
        </w:rPr>
        <w:t>Advanced Nurse Practitioner in Paediatric Allergy</w:t>
      </w:r>
    </w:p>
    <w:p w14:paraId="5E9562CA" w14:textId="77777777" w:rsidR="00AC22B1" w:rsidRDefault="00AC22B1" w:rsidP="00D6151A">
      <w:pPr>
        <w:rPr>
          <w:color w:val="000000" w:themeColor="text1"/>
        </w:rPr>
      </w:pPr>
      <w:r>
        <w:rPr>
          <w:color w:val="000000" w:themeColor="text1"/>
        </w:rPr>
        <w:t>Evelina Children’s Hospital, London</w:t>
      </w:r>
    </w:p>
    <w:p w14:paraId="23FBB720" w14:textId="77777777" w:rsidR="00AC22B1" w:rsidRDefault="00AC22B1" w:rsidP="00D6151A">
      <w:pPr>
        <w:rPr>
          <w:color w:val="000000" w:themeColor="text1"/>
        </w:rPr>
      </w:pPr>
      <w:r>
        <w:rPr>
          <w:color w:val="000000" w:themeColor="text1"/>
        </w:rPr>
        <w:t>Visiting Lecturer Advanced Clinical Practice / Non-Medical Prescribing</w:t>
      </w:r>
    </w:p>
    <w:p w14:paraId="0AAD1501" w14:textId="77777777" w:rsidR="00AC22B1" w:rsidRDefault="00AC22B1" w:rsidP="00D6151A">
      <w:pPr>
        <w:rPr>
          <w:color w:val="000000" w:themeColor="text1"/>
        </w:rPr>
      </w:pPr>
      <w:r>
        <w:rPr>
          <w:color w:val="000000" w:themeColor="text1"/>
        </w:rPr>
        <w:t>London South Bank University</w:t>
      </w:r>
    </w:p>
    <w:p w14:paraId="2D0B7AB1" w14:textId="0416A271" w:rsidR="00D6151A" w:rsidRDefault="00717EDA" w:rsidP="00D6151A">
      <w:pPr>
        <w:rPr>
          <w:color w:val="000000" w:themeColor="text1"/>
        </w:rPr>
      </w:pPr>
      <w:r>
        <w:rPr>
          <w:color w:val="000000" w:themeColor="text1"/>
        </w:rPr>
        <w:t>Visiting Lecturer for Allergy MSc Imperial College, London</w:t>
      </w:r>
    </w:p>
    <w:p w14:paraId="736273D5" w14:textId="2302A7B8" w:rsidR="00F97C23" w:rsidRDefault="00F97C23" w:rsidP="00D6151A">
      <w:pPr>
        <w:rPr>
          <w:color w:val="000000" w:themeColor="text1"/>
        </w:rPr>
      </w:pPr>
    </w:p>
    <w:p w14:paraId="37E902B4" w14:textId="194CD2DC" w:rsidR="00F97C23" w:rsidRDefault="00F97C23" w:rsidP="00D6151A">
      <w:pPr>
        <w:rPr>
          <w:color w:val="000000" w:themeColor="text1"/>
        </w:rPr>
      </w:pPr>
      <w:r w:rsidRPr="00F97C23">
        <w:rPr>
          <w:color w:val="000000" w:themeColor="text1"/>
        </w:rPr>
        <w:t>Doreen Crawford</w:t>
      </w:r>
      <w:r>
        <w:rPr>
          <w:color w:val="000000" w:themeColor="text1"/>
        </w:rPr>
        <w:t xml:space="preserve"> MSc PGCE BSc (Hons) SRN RSCN</w:t>
      </w:r>
    </w:p>
    <w:p w14:paraId="3341FE77" w14:textId="0BC1B6F8" w:rsidR="00F97C23" w:rsidRDefault="00F97C23" w:rsidP="00D6151A">
      <w:pPr>
        <w:rPr>
          <w:color w:val="000000" w:themeColor="text1"/>
        </w:rPr>
      </w:pPr>
      <w:r>
        <w:rPr>
          <w:color w:val="000000" w:themeColor="text1"/>
        </w:rPr>
        <w:t xml:space="preserve">Consultant Nurse Editor Nursing Children and Young People </w:t>
      </w:r>
    </w:p>
    <w:p w14:paraId="2194F79A" w14:textId="3D1497AA" w:rsidR="00F97C23" w:rsidRDefault="00F97C23" w:rsidP="00D6151A">
      <w:pPr>
        <w:rPr>
          <w:color w:val="000000" w:themeColor="text1"/>
        </w:rPr>
      </w:pPr>
      <w:r>
        <w:rPr>
          <w:color w:val="000000" w:themeColor="text1"/>
        </w:rPr>
        <w:t xml:space="preserve">Committee Member RCN CYP Specialist Care Forum.  </w:t>
      </w:r>
    </w:p>
    <w:p w14:paraId="2C6E9C0A" w14:textId="77777777" w:rsidR="00717EDA" w:rsidRDefault="00717EDA" w:rsidP="00D6151A">
      <w:pPr>
        <w:rPr>
          <w:color w:val="000000" w:themeColor="text1"/>
        </w:rPr>
      </w:pPr>
    </w:p>
    <w:p w14:paraId="2A64E6E7" w14:textId="77777777" w:rsidR="00D6151A" w:rsidRDefault="00D6151A" w:rsidP="00E02A1A">
      <w:pPr>
        <w:pStyle w:val="Heading2"/>
      </w:pPr>
      <w:r w:rsidRPr="00D6151A">
        <w:t>Abstract</w:t>
      </w:r>
    </w:p>
    <w:p w14:paraId="7BFAF964" w14:textId="3DB0DF09" w:rsidR="00D6151A" w:rsidRDefault="00442D9D" w:rsidP="00D6151A">
      <w:pPr>
        <w:rPr>
          <w:color w:val="000000" w:themeColor="text1"/>
        </w:rPr>
      </w:pPr>
      <w:r>
        <w:rPr>
          <w:color w:val="000000" w:themeColor="text1"/>
        </w:rPr>
        <w:t xml:space="preserve">This article is the </w:t>
      </w:r>
      <w:r w:rsidR="00036929">
        <w:rPr>
          <w:color w:val="000000" w:themeColor="text1"/>
        </w:rPr>
        <w:t xml:space="preserve">X </w:t>
      </w:r>
      <w:r>
        <w:rPr>
          <w:color w:val="000000" w:themeColor="text1"/>
        </w:rPr>
        <w:t xml:space="preserve">article in the Biological Basis to Child Health. </w:t>
      </w:r>
      <w:r w:rsidR="00F97C23">
        <w:rPr>
          <w:color w:val="000000" w:themeColor="text1"/>
        </w:rPr>
        <w:t xml:space="preserve"> </w:t>
      </w:r>
      <w:bookmarkStart w:id="0" w:name="_Hlk55301221"/>
      <w:r>
        <w:rPr>
          <w:color w:val="000000" w:themeColor="text1"/>
        </w:rPr>
        <w:t xml:space="preserve">Understanding </w:t>
      </w:r>
      <w:r w:rsidR="00AC22ED">
        <w:rPr>
          <w:color w:val="000000" w:themeColor="text1"/>
        </w:rPr>
        <w:t xml:space="preserve">how the immune system develops and functions </w:t>
      </w:r>
      <w:r>
        <w:rPr>
          <w:color w:val="000000" w:themeColor="text1"/>
        </w:rPr>
        <w:t xml:space="preserve">is vital knowledge for a </w:t>
      </w:r>
      <w:r w:rsidR="00F97C23">
        <w:rPr>
          <w:color w:val="000000" w:themeColor="text1"/>
        </w:rPr>
        <w:t>children’s</w:t>
      </w:r>
      <w:r>
        <w:rPr>
          <w:color w:val="000000" w:themeColor="text1"/>
        </w:rPr>
        <w:t xml:space="preserve"> nurse. </w:t>
      </w:r>
      <w:r w:rsidR="00F97C23">
        <w:rPr>
          <w:color w:val="000000" w:themeColor="text1"/>
        </w:rPr>
        <w:t xml:space="preserve"> </w:t>
      </w:r>
      <w:r>
        <w:rPr>
          <w:color w:val="000000" w:themeColor="text1"/>
        </w:rPr>
        <w:t xml:space="preserve">This article </w:t>
      </w:r>
      <w:r w:rsidR="00B43D04">
        <w:rPr>
          <w:color w:val="000000" w:themeColor="text1"/>
        </w:rPr>
        <w:t xml:space="preserve">introduces microbiology, considers </w:t>
      </w:r>
      <w:r w:rsidR="00840A34">
        <w:rPr>
          <w:color w:val="000000" w:themeColor="text1"/>
        </w:rPr>
        <w:t xml:space="preserve">the </w:t>
      </w:r>
      <w:r w:rsidR="00F97C23">
        <w:rPr>
          <w:color w:val="000000" w:themeColor="text1"/>
        </w:rPr>
        <w:t xml:space="preserve">development of the </w:t>
      </w:r>
      <w:r w:rsidR="00840A34">
        <w:rPr>
          <w:color w:val="000000" w:themeColor="text1"/>
        </w:rPr>
        <w:t xml:space="preserve">immune system </w:t>
      </w:r>
      <w:r w:rsidR="00F97C23">
        <w:rPr>
          <w:color w:val="000000" w:themeColor="text1"/>
        </w:rPr>
        <w:t xml:space="preserve">and reviews </w:t>
      </w:r>
      <w:r w:rsidR="00840A34">
        <w:rPr>
          <w:color w:val="000000" w:themeColor="text1"/>
        </w:rPr>
        <w:t xml:space="preserve">innate and adaptive immunity. </w:t>
      </w:r>
      <w:r w:rsidR="00F97C23">
        <w:rPr>
          <w:color w:val="000000" w:themeColor="text1"/>
        </w:rPr>
        <w:t xml:space="preserve"> The</w:t>
      </w:r>
      <w:r w:rsidR="00B43D04">
        <w:rPr>
          <w:color w:val="000000" w:themeColor="text1"/>
        </w:rPr>
        <w:t>r</w:t>
      </w:r>
      <w:r w:rsidR="00F97C23">
        <w:rPr>
          <w:color w:val="000000" w:themeColor="text1"/>
        </w:rPr>
        <w:t xml:space="preserve">e is an </w:t>
      </w:r>
      <w:r w:rsidR="00840A34">
        <w:rPr>
          <w:color w:val="000000" w:themeColor="text1"/>
        </w:rPr>
        <w:t xml:space="preserve">emphasis on childhood </w:t>
      </w:r>
      <w:r w:rsidR="003232B2">
        <w:rPr>
          <w:color w:val="000000" w:themeColor="text1"/>
        </w:rPr>
        <w:t>immunisations,</w:t>
      </w:r>
      <w:r w:rsidR="00840A34">
        <w:rPr>
          <w:color w:val="000000" w:themeColor="text1"/>
        </w:rPr>
        <w:t xml:space="preserve"> </w:t>
      </w:r>
      <w:r w:rsidR="00F97C23">
        <w:rPr>
          <w:color w:val="000000" w:themeColor="text1"/>
        </w:rPr>
        <w:t>and it will ex</w:t>
      </w:r>
      <w:r w:rsidR="00840A34">
        <w:rPr>
          <w:color w:val="000000" w:themeColor="text1"/>
        </w:rPr>
        <w:t xml:space="preserve">plore </w:t>
      </w:r>
      <w:r w:rsidR="00F97C23">
        <w:rPr>
          <w:color w:val="000000" w:themeColor="text1"/>
        </w:rPr>
        <w:t xml:space="preserve">elements </w:t>
      </w:r>
      <w:r w:rsidR="00840A34">
        <w:rPr>
          <w:color w:val="000000" w:themeColor="text1"/>
        </w:rPr>
        <w:t>of immune dysfunction</w:t>
      </w:r>
      <w:r w:rsidR="00F97C23">
        <w:rPr>
          <w:color w:val="000000" w:themeColor="text1"/>
        </w:rPr>
        <w:t xml:space="preserve">. </w:t>
      </w:r>
      <w:r w:rsidR="00840A34">
        <w:rPr>
          <w:color w:val="000000" w:themeColor="text1"/>
        </w:rPr>
        <w:t xml:space="preserve"> </w:t>
      </w:r>
    </w:p>
    <w:bookmarkEnd w:id="0"/>
    <w:p w14:paraId="663E6A7C" w14:textId="77777777" w:rsidR="00442D9D" w:rsidRDefault="00442D9D" w:rsidP="00D6151A">
      <w:pPr>
        <w:rPr>
          <w:color w:val="000000" w:themeColor="text1"/>
        </w:rPr>
      </w:pPr>
    </w:p>
    <w:p w14:paraId="03880C50" w14:textId="77777777" w:rsidR="00442D9D" w:rsidRDefault="00442D9D" w:rsidP="00E02A1A">
      <w:pPr>
        <w:pStyle w:val="Heading2"/>
      </w:pPr>
      <w:r w:rsidRPr="00442D9D">
        <w:t>Keywords</w:t>
      </w:r>
    </w:p>
    <w:p w14:paraId="154D16CE" w14:textId="7317F2C2" w:rsidR="00AC22ED" w:rsidRPr="00AC22ED" w:rsidRDefault="00AC22ED" w:rsidP="00D6151A">
      <w:pPr>
        <w:rPr>
          <w:color w:val="000000" w:themeColor="text1"/>
        </w:rPr>
      </w:pPr>
      <w:r w:rsidRPr="00AC22ED">
        <w:rPr>
          <w:color w:val="000000" w:themeColor="text1"/>
        </w:rPr>
        <w:t>Immunity, Immunisations, Antibody, T cell, B cell</w:t>
      </w:r>
      <w:r w:rsidR="00840A34">
        <w:rPr>
          <w:color w:val="000000" w:themeColor="text1"/>
        </w:rPr>
        <w:t>, immune dysfunction</w:t>
      </w:r>
      <w:r w:rsidR="00B43D04">
        <w:rPr>
          <w:color w:val="000000" w:themeColor="text1"/>
        </w:rPr>
        <w:t xml:space="preserve">, embryology. </w:t>
      </w:r>
    </w:p>
    <w:p w14:paraId="4970AA16" w14:textId="77777777" w:rsidR="00442D9D" w:rsidRPr="00442D9D" w:rsidRDefault="00442D9D" w:rsidP="00D6151A">
      <w:pPr>
        <w:rPr>
          <w:color w:val="000000" w:themeColor="text1"/>
        </w:rPr>
      </w:pPr>
    </w:p>
    <w:p w14:paraId="3F55C85E" w14:textId="79E177A9" w:rsidR="00A62D1D" w:rsidRDefault="00D6151A" w:rsidP="00E02A1A">
      <w:pPr>
        <w:pStyle w:val="Heading2"/>
      </w:pPr>
      <w:r w:rsidRPr="00D6151A">
        <w:t>Introduction</w:t>
      </w:r>
      <w:r w:rsidR="00D17789">
        <w:t xml:space="preserve"> </w:t>
      </w:r>
    </w:p>
    <w:p w14:paraId="186D8C5C" w14:textId="6C7590FD" w:rsidR="00890C2A" w:rsidRDefault="00D17789">
      <w:r w:rsidRPr="00D17789">
        <w:t xml:space="preserve">The immune system is </w:t>
      </w:r>
      <w:r w:rsidR="00701D8B">
        <w:t xml:space="preserve">vital for the preservation of life.  It is </w:t>
      </w:r>
      <w:r w:rsidRPr="00D17789">
        <w:t xml:space="preserve">recognised as a ‘functional system’ and the key </w:t>
      </w:r>
      <w:r w:rsidR="006B226C">
        <w:t xml:space="preserve">structures </w:t>
      </w:r>
      <w:r w:rsidRPr="00D17789">
        <w:t>involved are dispersed throughout the body (Figure 1).</w:t>
      </w:r>
      <w:r>
        <w:t xml:space="preserve">  </w:t>
      </w:r>
      <w:r w:rsidR="00890C2A" w:rsidRPr="00890C2A">
        <w:t xml:space="preserve">Understanding how the immune system develops and functions is vital knowledge for a children’s nurse.  This </w:t>
      </w:r>
      <w:r w:rsidR="00890C2A">
        <w:t>CPD</w:t>
      </w:r>
      <w:r w:rsidR="00890C2A" w:rsidRPr="00890C2A">
        <w:t xml:space="preserve"> </w:t>
      </w:r>
      <w:r w:rsidR="00882FB6">
        <w:t xml:space="preserve">provides a foundation on which further knowledge can be built.  It </w:t>
      </w:r>
      <w:r w:rsidR="00701D8B">
        <w:t>r</w:t>
      </w:r>
      <w:r w:rsidR="00890C2A" w:rsidRPr="00890C2A">
        <w:t xml:space="preserve">eviews </w:t>
      </w:r>
      <w:r w:rsidR="00890C2A">
        <w:t>the structures and functions of the immune system with a focus on</w:t>
      </w:r>
      <w:r w:rsidR="00890C2A" w:rsidRPr="00890C2A">
        <w:t xml:space="preserve"> innate and adaptive immunity</w:t>
      </w:r>
      <w:r w:rsidR="00890C2A">
        <w:t xml:space="preserve">, considers </w:t>
      </w:r>
      <w:r w:rsidR="00890C2A" w:rsidRPr="00890C2A">
        <w:t>childhood immunisations and herd immunity</w:t>
      </w:r>
      <w:r w:rsidR="00701D8B">
        <w:t xml:space="preserve"> and summari</w:t>
      </w:r>
      <w:r w:rsidR="00137861">
        <w:t>ses</w:t>
      </w:r>
      <w:r w:rsidR="00701D8B">
        <w:t xml:space="preserve"> </w:t>
      </w:r>
      <w:r w:rsidR="00701D8B" w:rsidRPr="00701D8B">
        <w:t>the embryology.</w:t>
      </w:r>
      <w:r w:rsidR="00701D8B">
        <w:t xml:space="preserve">  </w:t>
      </w:r>
      <w:r w:rsidR="00890C2A">
        <w:t xml:space="preserve">It </w:t>
      </w:r>
      <w:r w:rsidR="00890C2A" w:rsidRPr="00890C2A">
        <w:t>will explore elements of immune dysfunction</w:t>
      </w:r>
      <w:r w:rsidR="00890C2A">
        <w:t xml:space="preserve"> and provide examples of childhood conditions.</w:t>
      </w:r>
      <w:r w:rsidR="00890C2A" w:rsidRPr="00890C2A">
        <w:t xml:space="preserve">  </w:t>
      </w:r>
    </w:p>
    <w:p w14:paraId="4ACAF1A5" w14:textId="77777777" w:rsidR="00890C2A" w:rsidRDefault="00890C2A"/>
    <w:p w14:paraId="1468C17B" w14:textId="77777777" w:rsidR="00890C2A" w:rsidRDefault="00890C2A" w:rsidP="00890C2A">
      <w:pPr>
        <w:pStyle w:val="Heading2"/>
      </w:pPr>
      <w:r w:rsidRPr="00D6151A">
        <w:t>Aims and Outcomes</w:t>
      </w:r>
    </w:p>
    <w:p w14:paraId="11D335CC" w14:textId="397FDA7A" w:rsidR="00890C2A" w:rsidRDefault="00890C2A" w:rsidP="00890C2A">
      <w:pPr>
        <w:rPr>
          <w:color w:val="000000" w:themeColor="text1"/>
        </w:rPr>
      </w:pPr>
      <w:r>
        <w:rPr>
          <w:color w:val="000000" w:themeColor="text1"/>
        </w:rPr>
        <w:t>Following the completion of this CPD the reader should be able to:</w:t>
      </w:r>
    </w:p>
    <w:p w14:paraId="6EC389BB" w14:textId="68033E34" w:rsidR="00890C2A" w:rsidRDefault="00890C2A" w:rsidP="00890C2A">
      <w:pPr>
        <w:rPr>
          <w:color w:val="000000" w:themeColor="text1"/>
        </w:rPr>
      </w:pPr>
      <w:r w:rsidRPr="005D3C6E">
        <w:rPr>
          <w:color w:val="000000" w:themeColor="text1"/>
        </w:rPr>
        <w:t>De</w:t>
      </w:r>
      <w:r>
        <w:rPr>
          <w:color w:val="000000" w:themeColor="text1"/>
        </w:rPr>
        <w:t xml:space="preserve">fine </w:t>
      </w:r>
      <w:r w:rsidR="00930797">
        <w:rPr>
          <w:color w:val="000000" w:themeColor="text1"/>
        </w:rPr>
        <w:t xml:space="preserve">some </w:t>
      </w:r>
      <w:r>
        <w:rPr>
          <w:color w:val="000000" w:themeColor="text1"/>
        </w:rPr>
        <w:t xml:space="preserve">key characteristics of microorganisms </w:t>
      </w:r>
    </w:p>
    <w:p w14:paraId="5E87B4BB" w14:textId="53FD0EAE" w:rsidR="00890C2A" w:rsidRPr="005D3C6E" w:rsidRDefault="00E84B2B" w:rsidP="00890C2A">
      <w:pPr>
        <w:rPr>
          <w:color w:val="000000" w:themeColor="text1"/>
        </w:rPr>
      </w:pPr>
      <w:r w:rsidRPr="00E84B2B">
        <w:rPr>
          <w:color w:val="FF0000"/>
        </w:rPr>
        <w:t>Have an o</w:t>
      </w:r>
      <w:r w:rsidR="00494582" w:rsidRPr="00E84B2B">
        <w:rPr>
          <w:color w:val="FF0000"/>
        </w:rPr>
        <w:t>verview</w:t>
      </w:r>
      <w:r w:rsidR="004E549B">
        <w:rPr>
          <w:color w:val="FF0000"/>
        </w:rPr>
        <w:t xml:space="preserve"> of</w:t>
      </w:r>
      <w:r w:rsidR="00494582" w:rsidRPr="00E84B2B">
        <w:rPr>
          <w:color w:val="FF0000"/>
        </w:rPr>
        <w:t xml:space="preserve"> </w:t>
      </w:r>
      <w:r w:rsidR="00494582">
        <w:rPr>
          <w:color w:val="000000" w:themeColor="text1"/>
        </w:rPr>
        <w:t>the function</w:t>
      </w:r>
      <w:r w:rsidR="00701D8B">
        <w:rPr>
          <w:color w:val="000000" w:themeColor="text1"/>
        </w:rPr>
        <w:t>s</w:t>
      </w:r>
      <w:r w:rsidR="00494582">
        <w:rPr>
          <w:color w:val="000000" w:themeColor="text1"/>
        </w:rPr>
        <w:t xml:space="preserve"> of the immune system and o</w:t>
      </w:r>
      <w:r w:rsidR="00890C2A">
        <w:rPr>
          <w:color w:val="000000" w:themeColor="text1"/>
        </w:rPr>
        <w:t xml:space="preserve">utline the differences between </w:t>
      </w:r>
      <w:r w:rsidR="00890C2A" w:rsidRPr="005D3C6E">
        <w:rPr>
          <w:color w:val="000000" w:themeColor="text1"/>
        </w:rPr>
        <w:t>innate and adaptive Immunity</w:t>
      </w:r>
    </w:p>
    <w:p w14:paraId="172D560F" w14:textId="0C998BFD" w:rsidR="00890C2A" w:rsidRPr="005D3C6E" w:rsidRDefault="00890C2A" w:rsidP="00890C2A">
      <w:pPr>
        <w:rPr>
          <w:color w:val="000000" w:themeColor="text1"/>
        </w:rPr>
      </w:pPr>
      <w:r w:rsidRPr="005D3C6E">
        <w:rPr>
          <w:color w:val="000000" w:themeColor="text1"/>
        </w:rPr>
        <w:t xml:space="preserve">Discuss the development of </w:t>
      </w:r>
      <w:r w:rsidR="00494582">
        <w:rPr>
          <w:color w:val="000000" w:themeColor="text1"/>
        </w:rPr>
        <w:t xml:space="preserve">the immune system </w:t>
      </w:r>
    </w:p>
    <w:p w14:paraId="414B350C" w14:textId="77777777" w:rsidR="00890C2A" w:rsidRPr="005D3C6E" w:rsidRDefault="00890C2A" w:rsidP="00890C2A">
      <w:pPr>
        <w:rPr>
          <w:color w:val="000000" w:themeColor="text1"/>
        </w:rPr>
      </w:pPr>
      <w:r>
        <w:rPr>
          <w:color w:val="000000" w:themeColor="text1"/>
        </w:rPr>
        <w:t>Recount</w:t>
      </w:r>
      <w:r w:rsidRPr="005D3C6E">
        <w:rPr>
          <w:color w:val="000000" w:themeColor="text1"/>
        </w:rPr>
        <w:t xml:space="preserve"> the importance of immunisations </w:t>
      </w:r>
    </w:p>
    <w:p w14:paraId="7D3EDEA7" w14:textId="703A7BC6" w:rsidR="00890C2A" w:rsidRDefault="00930797" w:rsidP="00890C2A">
      <w:pPr>
        <w:rPr>
          <w:color w:val="000000" w:themeColor="text1"/>
        </w:rPr>
      </w:pPr>
      <w:r>
        <w:rPr>
          <w:color w:val="000000" w:themeColor="text1"/>
        </w:rPr>
        <w:t xml:space="preserve">Make links between the immune system and </w:t>
      </w:r>
      <w:r w:rsidR="00890C2A" w:rsidRPr="005D3C6E">
        <w:rPr>
          <w:color w:val="000000" w:themeColor="text1"/>
        </w:rPr>
        <w:t>common conditions</w:t>
      </w:r>
      <w:r>
        <w:rPr>
          <w:color w:val="000000" w:themeColor="text1"/>
        </w:rPr>
        <w:t>.</w:t>
      </w:r>
    </w:p>
    <w:p w14:paraId="6FF0AFF1" w14:textId="77777777" w:rsidR="00890C2A" w:rsidRDefault="00890C2A" w:rsidP="00890C2A">
      <w:pPr>
        <w:rPr>
          <w:color w:val="000000" w:themeColor="text1"/>
        </w:rPr>
      </w:pPr>
    </w:p>
    <w:p w14:paraId="7F9A9361" w14:textId="77777777" w:rsidR="00890C2A" w:rsidRPr="00E02A1A" w:rsidRDefault="00890C2A" w:rsidP="00890C2A">
      <w:pPr>
        <w:pStyle w:val="Heading3"/>
      </w:pPr>
      <w:r w:rsidRPr="00E02A1A">
        <w:lastRenderedPageBreak/>
        <w:t xml:space="preserve">TIME OUT 1 </w:t>
      </w:r>
    </w:p>
    <w:p w14:paraId="6814E08E" w14:textId="76A9CC49" w:rsidR="00890C2A" w:rsidRPr="005D3C6E" w:rsidRDefault="00890C2A" w:rsidP="00890C2A">
      <w:pPr>
        <w:rPr>
          <w:b/>
          <w:bCs/>
          <w:color w:val="000000" w:themeColor="text1"/>
          <w:sz w:val="28"/>
          <w:szCs w:val="28"/>
        </w:rPr>
      </w:pPr>
      <w:r>
        <w:rPr>
          <w:color w:val="000000" w:themeColor="text1"/>
        </w:rPr>
        <w:t xml:space="preserve">Make a list of the infectious conditions you have heard of.  Note by each condition whether there is a vaccination of not.   Revisit this list at the end of the CPD or use </w:t>
      </w:r>
      <w:hyperlink r:id="rId8" w:history="1">
        <w:r w:rsidR="00AE3130" w:rsidRPr="00AE3130">
          <w:rPr>
            <w:rStyle w:val="Hyperlink"/>
          </w:rPr>
          <w:t>the green book link</w:t>
        </w:r>
      </w:hyperlink>
      <w:r w:rsidR="00AE3130">
        <w:rPr>
          <w:color w:val="000000" w:themeColor="text1"/>
        </w:rPr>
        <w:t xml:space="preserve"> </w:t>
      </w:r>
      <w:r>
        <w:rPr>
          <w:color w:val="000000" w:themeColor="text1"/>
        </w:rPr>
        <w:t xml:space="preserve">and see how many you correctly identified. </w:t>
      </w:r>
    </w:p>
    <w:p w14:paraId="63A3CC17" w14:textId="77777777" w:rsidR="00890C2A" w:rsidRDefault="00890C2A"/>
    <w:p w14:paraId="58F482B5" w14:textId="2EA347FD" w:rsidR="0055200C" w:rsidRDefault="0055200C">
      <w:r>
        <w:t xml:space="preserve">The immune system </w:t>
      </w:r>
      <w:r w:rsidR="00EB78BD">
        <w:t>is</w:t>
      </w:r>
      <w:r>
        <w:t xml:space="preserve"> </w:t>
      </w:r>
      <w:r w:rsidR="00717EDA">
        <w:t xml:space="preserve">a </w:t>
      </w:r>
      <w:r w:rsidR="00B741F9">
        <w:t xml:space="preserve">complex </w:t>
      </w:r>
      <w:r w:rsidR="00717EDA">
        <w:t>c</w:t>
      </w:r>
      <w:r>
        <w:t xml:space="preserve">ollection of cells and proteins that protect the </w:t>
      </w:r>
      <w:r w:rsidR="00EB78BD">
        <w:t xml:space="preserve">individual </w:t>
      </w:r>
      <w:r>
        <w:t>from invading pathogens</w:t>
      </w:r>
      <w:r w:rsidR="00EB78BD">
        <w:t xml:space="preserve"> such as </w:t>
      </w:r>
      <w:r>
        <w:t>foreign antigens</w:t>
      </w:r>
      <w:r w:rsidR="00EB78BD">
        <w:t xml:space="preserve">, </w:t>
      </w:r>
      <w:r>
        <w:t>microbes</w:t>
      </w:r>
      <w:r w:rsidR="00EB78BD">
        <w:t>,</w:t>
      </w:r>
      <w:r w:rsidR="00B741F9">
        <w:t xml:space="preserve"> </w:t>
      </w:r>
      <w:r>
        <w:t>parasites, fungi</w:t>
      </w:r>
      <w:r w:rsidR="00EB78BD">
        <w:t xml:space="preserve">, </w:t>
      </w:r>
      <w:r>
        <w:t xml:space="preserve"> bacteria, viruses, cancer cells and toxins </w:t>
      </w:r>
      <w:bookmarkStart w:id="1" w:name="_Hlk55825855"/>
      <w:r>
        <w:fldChar w:fldCharType="begin"/>
      </w:r>
      <w:r w:rsidR="00FB59B0">
        <w:instrText xml:space="preserve"> ADDIN EN.CITE &lt;EndNote&gt;&lt;Cite&gt;&lt;Author&gt;Warrington&lt;/Author&gt;&lt;Year&gt;2011&lt;/Year&gt;&lt;RecNum&gt;4087&lt;/RecNum&gt;&lt;DisplayText&gt;(Warrington, Watson, Kim, &amp;amp; Antonetti, 2011)&lt;/DisplayText&gt;&lt;record&gt;&lt;rec-number&gt;4087&lt;/rec-number&gt;&lt;foreign-keys&gt;&lt;key app="EN" db-id="wpt90dfw7fe5axet55yxfp9psz59xp29x2zp" timestamp="1606049084" guid="2178cd24-95a8-4bf9-860f-d0c6ce9a8a70"&gt;4087&lt;/key&gt;&lt;/foreign-keys&gt;&lt;ref-type name="Journal Article"&gt;17&lt;/ref-type&gt;&lt;contributors&gt;&lt;authors&gt;&lt;author&gt;Warrington, R.&lt;/author&gt;&lt;author&gt;Watson, W.&lt;/author&gt;&lt;author&gt;Kim, H. L.&lt;/author&gt;&lt;author&gt;Antonetti, F. R.&lt;/author&gt;&lt;/authors&gt;&lt;/contributors&gt;&lt;titles&gt;&lt;title&gt;An introduction to immunology and immunopathology&lt;/title&gt;&lt;secondary-title&gt;Allergy, Asthma &amp;amp; Clinical Immunology&lt;/secondary-title&gt;&lt;/titles&gt;&lt;periodical&gt;&lt;full-title&gt;Allergy, Asthma &amp;amp; Clinical Immunology&lt;/full-title&gt;&lt;/periodical&gt;&lt;pages&gt;1 - 8&lt;/pages&gt;&lt;volume&gt;7&lt;/volume&gt;&lt;num-vols&gt;1&lt;/num-vols&gt;&lt;dates&gt;&lt;year&gt;2011&lt;/year&gt;&lt;/dates&gt;&lt;urls&gt;&lt;/urls&gt;&lt;/record&gt;&lt;/Cite&gt;&lt;/EndNote&gt;</w:instrText>
      </w:r>
      <w:r>
        <w:fldChar w:fldCharType="separate"/>
      </w:r>
      <w:r>
        <w:rPr>
          <w:noProof/>
        </w:rPr>
        <w:t>(Warrington, Watson, Kim, &amp; Antonetti, 2011)</w:t>
      </w:r>
      <w:r>
        <w:fldChar w:fldCharType="end"/>
      </w:r>
      <w:r>
        <w:t xml:space="preserve"> </w:t>
      </w:r>
      <w:bookmarkEnd w:id="1"/>
      <w:r w:rsidR="00EB78BD">
        <w:t>s</w:t>
      </w:r>
      <w:r>
        <w:t xml:space="preserve">ee </w:t>
      </w:r>
      <w:r w:rsidR="00EB78BD">
        <w:t>t</w:t>
      </w:r>
      <w:r>
        <w:t>able 1.</w:t>
      </w:r>
    </w:p>
    <w:p w14:paraId="37473B50" w14:textId="77777777" w:rsidR="00AC22B1" w:rsidRDefault="00AC22B1"/>
    <w:p w14:paraId="04DC4275" w14:textId="4927111C" w:rsidR="004E2331" w:rsidRPr="0055200C" w:rsidRDefault="00EB78BD" w:rsidP="00B43D04">
      <w:pPr>
        <w:pStyle w:val="Heading4"/>
      </w:pPr>
      <w:r>
        <w:t xml:space="preserve">Table 1 </w:t>
      </w:r>
      <w:r w:rsidR="00B43D04">
        <w:t>Introduction to microorganisms</w:t>
      </w:r>
      <w:r w:rsidR="00AC2FE9">
        <w:t xml:space="preserve"> </w:t>
      </w:r>
    </w:p>
    <w:p w14:paraId="10EE3CCD" w14:textId="77777777" w:rsidR="00442D9D" w:rsidRPr="00442D9D" w:rsidRDefault="00442D9D"/>
    <w:tbl>
      <w:tblPr>
        <w:tblStyle w:val="TableGrid"/>
        <w:tblW w:w="0" w:type="auto"/>
        <w:tblLook w:val="04A0" w:firstRow="1" w:lastRow="0" w:firstColumn="1" w:lastColumn="0" w:noHBand="0" w:noVBand="1"/>
      </w:tblPr>
      <w:tblGrid>
        <w:gridCol w:w="2386"/>
        <w:gridCol w:w="2324"/>
        <w:gridCol w:w="2267"/>
        <w:gridCol w:w="2033"/>
      </w:tblGrid>
      <w:tr w:rsidR="006C7936" w14:paraId="217C0ADD" w14:textId="77777777" w:rsidTr="007D509B">
        <w:tc>
          <w:tcPr>
            <w:tcW w:w="2188" w:type="dxa"/>
          </w:tcPr>
          <w:p w14:paraId="1E9F4417" w14:textId="77777777" w:rsidR="007D509B" w:rsidRPr="0055200C" w:rsidRDefault="007D509B" w:rsidP="0055200C">
            <w:pPr>
              <w:jc w:val="center"/>
              <w:rPr>
                <w:b/>
                <w:bCs/>
              </w:rPr>
            </w:pPr>
            <w:r w:rsidRPr="0055200C">
              <w:rPr>
                <w:b/>
                <w:bCs/>
              </w:rPr>
              <w:t>VIRUS</w:t>
            </w:r>
          </w:p>
        </w:tc>
        <w:tc>
          <w:tcPr>
            <w:tcW w:w="2188" w:type="dxa"/>
          </w:tcPr>
          <w:p w14:paraId="5F03E1FF" w14:textId="77777777" w:rsidR="007D509B" w:rsidRPr="0055200C" w:rsidRDefault="007D509B" w:rsidP="0055200C">
            <w:pPr>
              <w:jc w:val="center"/>
              <w:rPr>
                <w:b/>
                <w:bCs/>
              </w:rPr>
            </w:pPr>
            <w:r w:rsidRPr="0055200C">
              <w:rPr>
                <w:b/>
                <w:bCs/>
              </w:rPr>
              <w:t>BACTERIA</w:t>
            </w:r>
          </w:p>
        </w:tc>
        <w:tc>
          <w:tcPr>
            <w:tcW w:w="2170" w:type="dxa"/>
          </w:tcPr>
          <w:p w14:paraId="3301E3F5" w14:textId="77777777" w:rsidR="007D509B" w:rsidRPr="0055200C" w:rsidRDefault="007D509B" w:rsidP="0055200C">
            <w:pPr>
              <w:jc w:val="center"/>
              <w:rPr>
                <w:b/>
                <w:bCs/>
              </w:rPr>
            </w:pPr>
            <w:r w:rsidRPr="0055200C">
              <w:rPr>
                <w:b/>
                <w:bCs/>
              </w:rPr>
              <w:t>FUNGI</w:t>
            </w:r>
          </w:p>
        </w:tc>
        <w:tc>
          <w:tcPr>
            <w:tcW w:w="2243" w:type="dxa"/>
          </w:tcPr>
          <w:p w14:paraId="6A92EC31" w14:textId="77777777" w:rsidR="007D509B" w:rsidRPr="0055200C" w:rsidRDefault="007D509B" w:rsidP="0055200C">
            <w:pPr>
              <w:jc w:val="center"/>
              <w:rPr>
                <w:b/>
                <w:bCs/>
              </w:rPr>
            </w:pPr>
            <w:r w:rsidRPr="0055200C">
              <w:rPr>
                <w:b/>
                <w:bCs/>
              </w:rPr>
              <w:t>PARASITE</w:t>
            </w:r>
          </w:p>
        </w:tc>
      </w:tr>
      <w:tr w:rsidR="006C7936" w14:paraId="54DD5358" w14:textId="77777777" w:rsidTr="007D509B">
        <w:tc>
          <w:tcPr>
            <w:tcW w:w="2188" w:type="dxa"/>
          </w:tcPr>
          <w:p w14:paraId="2EB98BD0" w14:textId="468199FA" w:rsidR="007D509B" w:rsidRDefault="006E712F">
            <w:pPr>
              <w:rPr>
                <w:b/>
                <w:bCs/>
                <w:sz w:val="28"/>
                <w:szCs w:val="28"/>
              </w:rPr>
            </w:pPr>
            <w:r>
              <w:rPr>
                <w:noProof/>
              </w:rPr>
              <w:drawing>
                <wp:inline distT="0" distB="0" distL="0" distR="0" wp14:anchorId="74FCE98D" wp14:editId="62278725">
                  <wp:extent cx="1470660" cy="179301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502476" cy="1831809"/>
                          </a:xfrm>
                          <a:prstGeom prst="rect">
                            <a:avLst/>
                          </a:prstGeom>
                        </pic:spPr>
                      </pic:pic>
                    </a:graphicData>
                  </a:graphic>
                </wp:inline>
              </w:drawing>
            </w:r>
          </w:p>
        </w:tc>
        <w:tc>
          <w:tcPr>
            <w:tcW w:w="2188" w:type="dxa"/>
          </w:tcPr>
          <w:p w14:paraId="1F358800" w14:textId="0BEB1B5C" w:rsidR="007D509B" w:rsidRDefault="006E712F">
            <w:pPr>
              <w:rPr>
                <w:b/>
                <w:bCs/>
                <w:sz w:val="28"/>
                <w:szCs w:val="28"/>
              </w:rPr>
            </w:pPr>
            <w:r>
              <w:rPr>
                <w:noProof/>
              </w:rPr>
              <w:drawing>
                <wp:inline distT="0" distB="0" distL="0" distR="0" wp14:anchorId="55853C9C" wp14:editId="46674F66">
                  <wp:extent cx="1428750" cy="1773141"/>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39715" cy="1786749"/>
                          </a:xfrm>
                          <a:prstGeom prst="rect">
                            <a:avLst/>
                          </a:prstGeom>
                        </pic:spPr>
                      </pic:pic>
                    </a:graphicData>
                  </a:graphic>
                </wp:inline>
              </w:drawing>
            </w:r>
          </w:p>
        </w:tc>
        <w:tc>
          <w:tcPr>
            <w:tcW w:w="2170" w:type="dxa"/>
          </w:tcPr>
          <w:p w14:paraId="63AF2EE1" w14:textId="681A0448" w:rsidR="007D509B" w:rsidRDefault="00AC2FE9">
            <w:pPr>
              <w:rPr>
                <w:b/>
                <w:bCs/>
                <w:sz w:val="28"/>
                <w:szCs w:val="28"/>
              </w:rPr>
            </w:pPr>
            <w:r>
              <w:rPr>
                <w:noProof/>
              </w:rPr>
              <w:drawing>
                <wp:inline distT="0" distB="0" distL="0" distR="0" wp14:anchorId="49233D29" wp14:editId="6111D01B">
                  <wp:extent cx="1387503" cy="1742870"/>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417027" cy="1779955"/>
                          </a:xfrm>
                          <a:prstGeom prst="rect">
                            <a:avLst/>
                          </a:prstGeom>
                        </pic:spPr>
                      </pic:pic>
                    </a:graphicData>
                  </a:graphic>
                </wp:inline>
              </w:drawing>
            </w:r>
          </w:p>
        </w:tc>
        <w:tc>
          <w:tcPr>
            <w:tcW w:w="2243" w:type="dxa"/>
          </w:tcPr>
          <w:p w14:paraId="52A6677F" w14:textId="2AE303F1" w:rsidR="007D509B" w:rsidRDefault="006C7936">
            <w:pPr>
              <w:rPr>
                <w:b/>
                <w:bCs/>
                <w:sz w:val="28"/>
                <w:szCs w:val="28"/>
              </w:rPr>
            </w:pPr>
            <w:r>
              <w:rPr>
                <w:noProof/>
              </w:rPr>
              <w:drawing>
                <wp:inline distT="0" distB="0" distL="0" distR="0" wp14:anchorId="621B00E7" wp14:editId="13B26AAB">
                  <wp:extent cx="1232452" cy="186724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951" t="3332" r="-14107" b="-1181"/>
                          <a:stretch/>
                        </pic:blipFill>
                        <pic:spPr bwMode="auto">
                          <a:xfrm>
                            <a:off x="0" y="0"/>
                            <a:ext cx="1258934" cy="1907371"/>
                          </a:xfrm>
                          <a:prstGeom prst="rect">
                            <a:avLst/>
                          </a:prstGeom>
                          <a:ln>
                            <a:noFill/>
                          </a:ln>
                          <a:extLst>
                            <a:ext uri="{53640926-AAD7-44D8-BBD7-CCE9431645EC}">
                              <a14:shadowObscured xmlns:a14="http://schemas.microsoft.com/office/drawing/2010/main"/>
                            </a:ext>
                          </a:extLst>
                        </pic:spPr>
                      </pic:pic>
                    </a:graphicData>
                  </a:graphic>
                </wp:inline>
              </w:drawing>
            </w:r>
          </w:p>
        </w:tc>
      </w:tr>
      <w:tr w:rsidR="006C7936" w14:paraId="201A3F29" w14:textId="77777777" w:rsidTr="007D509B">
        <w:tc>
          <w:tcPr>
            <w:tcW w:w="2188" w:type="dxa"/>
          </w:tcPr>
          <w:p w14:paraId="4751B7DE" w14:textId="34D94D43" w:rsidR="007D509B" w:rsidRPr="00DD435D" w:rsidRDefault="00D21079">
            <w:r>
              <w:t>Not classified as a cell</w:t>
            </w:r>
            <w:r w:rsidR="005D3C6E">
              <w:t>, c</w:t>
            </w:r>
            <w:r w:rsidR="006E712F">
              <w:t>arries either DNA or RNA, c</w:t>
            </w:r>
            <w:r>
              <w:t xml:space="preserve">an only </w:t>
            </w:r>
            <w:r w:rsidR="007D509B">
              <w:t>reproduce inside a plant,</w:t>
            </w:r>
            <w:r w:rsidR="006E712F">
              <w:t xml:space="preserve"> the cells of an </w:t>
            </w:r>
            <w:r w:rsidR="00EB78BD">
              <w:t>animal,</w:t>
            </w:r>
            <w:r w:rsidR="007D509B">
              <w:t xml:space="preserve"> or </w:t>
            </w:r>
            <w:r w:rsidR="00137861">
              <w:t xml:space="preserve">a </w:t>
            </w:r>
            <w:r w:rsidR="007D509B">
              <w:t>person</w:t>
            </w:r>
            <w:r>
              <w:t xml:space="preserve">. </w:t>
            </w:r>
          </w:p>
        </w:tc>
        <w:tc>
          <w:tcPr>
            <w:tcW w:w="2188" w:type="dxa"/>
          </w:tcPr>
          <w:p w14:paraId="32A03F2A" w14:textId="4AA043AA" w:rsidR="007D509B" w:rsidRPr="00DD435D" w:rsidRDefault="00D21079">
            <w:proofErr w:type="gramStart"/>
            <w:r>
              <w:t>Usually</w:t>
            </w:r>
            <w:proofErr w:type="gramEnd"/>
            <w:r>
              <w:t xml:space="preserve"> single celled. </w:t>
            </w:r>
            <w:r w:rsidR="007D509B">
              <w:t xml:space="preserve"> Can </w:t>
            </w:r>
            <w:r>
              <w:t xml:space="preserve">reproduce </w:t>
            </w:r>
            <w:r w:rsidR="007D509B">
              <w:t>outside the body</w:t>
            </w:r>
            <w:r>
              <w:t>.</w:t>
            </w:r>
          </w:p>
        </w:tc>
        <w:tc>
          <w:tcPr>
            <w:tcW w:w="2170" w:type="dxa"/>
          </w:tcPr>
          <w:p w14:paraId="1187ACFE" w14:textId="0F75C14F" w:rsidR="008C7AFD" w:rsidRDefault="008C7AFD">
            <w:r>
              <w:t>M</w:t>
            </w:r>
            <w:r w:rsidR="00D21079">
              <w:t>ay be single celled or complex m</w:t>
            </w:r>
            <w:r w:rsidR="007D509B">
              <w:t>ulticell</w:t>
            </w:r>
            <w:r w:rsidR="00D21079">
              <w:t>ular organisms</w:t>
            </w:r>
            <w:r>
              <w:t>.</w:t>
            </w:r>
          </w:p>
          <w:p w14:paraId="48A4077F" w14:textId="55E06C82" w:rsidR="007D509B" w:rsidRDefault="008C7AFD">
            <w:r>
              <w:t>R</w:t>
            </w:r>
            <w:r w:rsidRPr="008C7AFD">
              <w:t>eproduc</w:t>
            </w:r>
            <w:r>
              <w:t xml:space="preserve">tion </w:t>
            </w:r>
            <w:proofErr w:type="gramStart"/>
            <w:r>
              <w:t xml:space="preserve">either </w:t>
            </w:r>
            <w:r w:rsidRPr="008C7AFD">
              <w:t xml:space="preserve"> sexually</w:t>
            </w:r>
            <w:proofErr w:type="gramEnd"/>
            <w:r w:rsidRPr="008C7AFD">
              <w:t xml:space="preserve"> and/or asexually</w:t>
            </w:r>
            <w:r>
              <w:t>.</w:t>
            </w:r>
          </w:p>
          <w:p w14:paraId="57C079CA" w14:textId="46407BE8" w:rsidR="007D509B" w:rsidRPr="00DD435D" w:rsidRDefault="007D509B"/>
        </w:tc>
        <w:tc>
          <w:tcPr>
            <w:tcW w:w="2243" w:type="dxa"/>
          </w:tcPr>
          <w:p w14:paraId="0E0D0E61" w14:textId="261E6DE2" w:rsidR="007D509B" w:rsidRDefault="007D509B" w:rsidP="00DD435D">
            <w:r>
              <w:t>Complex living organism</w:t>
            </w:r>
            <w:r w:rsidR="006C7936">
              <w:t>s</w:t>
            </w:r>
          </w:p>
          <w:p w14:paraId="25ED6A78" w14:textId="4F81EF3F" w:rsidR="007D509B" w:rsidRPr="00DD435D" w:rsidRDefault="007D509B">
            <w:r>
              <w:t xml:space="preserve">Can live in </w:t>
            </w:r>
            <w:r w:rsidR="00703FE5">
              <w:t>Gastrointestinal</w:t>
            </w:r>
            <w:r w:rsidR="006C7936">
              <w:t xml:space="preserve"> (</w:t>
            </w:r>
            <w:r>
              <w:t>GI</w:t>
            </w:r>
            <w:r w:rsidR="006C7936">
              <w:t>)</w:t>
            </w:r>
            <w:r>
              <w:t xml:space="preserve"> tract or bloodstream</w:t>
            </w:r>
          </w:p>
        </w:tc>
      </w:tr>
      <w:tr w:rsidR="006C7936" w14:paraId="68F9BD14" w14:textId="77777777" w:rsidTr="007D509B">
        <w:tc>
          <w:tcPr>
            <w:tcW w:w="2188" w:type="dxa"/>
          </w:tcPr>
          <w:p w14:paraId="29F5B8E6" w14:textId="76E6821B" w:rsidR="007D509B" w:rsidRPr="00DD435D" w:rsidRDefault="007D509B">
            <w:r>
              <w:t>No nucleus</w:t>
            </w:r>
          </w:p>
        </w:tc>
        <w:tc>
          <w:tcPr>
            <w:tcW w:w="2188" w:type="dxa"/>
          </w:tcPr>
          <w:p w14:paraId="52C32173" w14:textId="34A906FD" w:rsidR="007D509B" w:rsidRPr="00DD435D" w:rsidRDefault="007D509B">
            <w:r>
              <w:t>Nucleoid region, but no nuclear membrane</w:t>
            </w:r>
          </w:p>
        </w:tc>
        <w:tc>
          <w:tcPr>
            <w:tcW w:w="2170" w:type="dxa"/>
          </w:tcPr>
          <w:p w14:paraId="22E72713" w14:textId="1EA52779" w:rsidR="007D509B" w:rsidRPr="00DD435D" w:rsidRDefault="007D509B">
            <w:r>
              <w:t>Nucleus with nuclear membrane</w:t>
            </w:r>
          </w:p>
        </w:tc>
        <w:tc>
          <w:tcPr>
            <w:tcW w:w="2243" w:type="dxa"/>
          </w:tcPr>
          <w:p w14:paraId="18D2C5C4" w14:textId="1FF80D67" w:rsidR="007D509B" w:rsidRPr="00DD435D" w:rsidRDefault="007D509B">
            <w:r>
              <w:t>Nucleus with nuclear membrane</w:t>
            </w:r>
          </w:p>
        </w:tc>
      </w:tr>
      <w:tr w:rsidR="006C7936" w14:paraId="2E5ADE60" w14:textId="77777777" w:rsidTr="007D509B">
        <w:tc>
          <w:tcPr>
            <w:tcW w:w="2188" w:type="dxa"/>
          </w:tcPr>
          <w:p w14:paraId="4FD7900A" w14:textId="6447D410" w:rsidR="007D509B" w:rsidRPr="00DD435D" w:rsidRDefault="00D21079">
            <w:r>
              <w:t xml:space="preserve">Varies but </w:t>
            </w:r>
            <w:r w:rsidR="008C7AFD">
              <w:t xml:space="preserve">usually requires electron microscope, example </w:t>
            </w:r>
            <w:r>
              <w:t xml:space="preserve">the Covid 19 </w:t>
            </w:r>
            <w:r w:rsidRPr="00D21079">
              <w:t xml:space="preserve">virus particle is around </w:t>
            </w:r>
            <w:r w:rsidR="00703FE5">
              <w:t>0</w:t>
            </w:r>
            <w:r w:rsidRPr="00D21079">
              <w:t xml:space="preserve">.12 </w:t>
            </w:r>
            <w:proofErr w:type="spellStart"/>
            <w:r w:rsidRPr="00D21079">
              <w:t>μm</w:t>
            </w:r>
            <w:proofErr w:type="spellEnd"/>
            <w:r w:rsidRPr="00D21079">
              <w:t>.</w:t>
            </w:r>
          </w:p>
        </w:tc>
        <w:tc>
          <w:tcPr>
            <w:tcW w:w="2188" w:type="dxa"/>
          </w:tcPr>
          <w:p w14:paraId="1BBDBF6E" w14:textId="01B159DA" w:rsidR="007D509B" w:rsidRPr="00DD435D" w:rsidRDefault="009B7436">
            <w:r>
              <w:t>Microscopic size</w:t>
            </w:r>
            <w:r w:rsidR="00137861">
              <w:t xml:space="preserve"> </w:t>
            </w:r>
            <w:r>
              <w:t xml:space="preserve">and size </w:t>
            </w:r>
            <w:proofErr w:type="gramStart"/>
            <w:r w:rsidR="00137861">
              <w:t>v</w:t>
            </w:r>
            <w:r w:rsidR="008C7AFD">
              <w:t>aries</w:t>
            </w:r>
            <w:proofErr w:type="gramEnd"/>
            <w:r w:rsidR="008C7AFD">
              <w:t xml:space="preserve"> according to type.  </w:t>
            </w:r>
            <w:r w:rsidR="005D3C6E" w:rsidRPr="005D3C6E">
              <w:t>Methicillin-resistant Staphylococcus aureus (MRSA)</w:t>
            </w:r>
            <w:r w:rsidR="005D3C6E">
              <w:t xml:space="preserve"> has </w:t>
            </w:r>
            <w:proofErr w:type="gramStart"/>
            <w:r w:rsidR="005D3C6E">
              <w:t xml:space="preserve">a </w:t>
            </w:r>
            <w:r w:rsidR="005D3C6E" w:rsidRPr="005D3C6E">
              <w:t xml:space="preserve"> particle</w:t>
            </w:r>
            <w:proofErr w:type="gramEnd"/>
            <w:r w:rsidR="005D3C6E" w:rsidRPr="005D3C6E">
              <w:t xml:space="preserve"> size between 0.542 and 1.197 µm</w:t>
            </w:r>
          </w:p>
        </w:tc>
        <w:tc>
          <w:tcPr>
            <w:tcW w:w="2170" w:type="dxa"/>
          </w:tcPr>
          <w:p w14:paraId="241692EA" w14:textId="2AE03994" w:rsidR="007D509B" w:rsidRDefault="008C7AFD">
            <w:r>
              <w:t>Varies</w:t>
            </w:r>
            <w:r w:rsidR="00137861">
              <w:t>,</w:t>
            </w:r>
            <w:r>
              <w:t xml:space="preserve"> usually requires microscope</w:t>
            </w:r>
            <w:r w:rsidR="006C7936">
              <w:t xml:space="preserve"> detection</w:t>
            </w:r>
            <w:r>
              <w:t xml:space="preserve"> some can be seen with </w:t>
            </w:r>
            <w:r w:rsidR="006C7936">
              <w:t xml:space="preserve">a </w:t>
            </w:r>
            <w:r>
              <w:t>hand lens</w:t>
            </w:r>
            <w:r w:rsidR="00137861">
              <w:t>.</w:t>
            </w:r>
            <w:r w:rsidR="006C7936">
              <w:t xml:space="preserve"> </w:t>
            </w:r>
            <w:r w:rsidR="006C7936" w:rsidRPr="006C7936">
              <w:t>Candida albicans</w:t>
            </w:r>
            <w:r w:rsidR="00137861">
              <w:t>,</w:t>
            </w:r>
            <w:r w:rsidR="006C7936" w:rsidRPr="006C7936">
              <w:t xml:space="preserve"> </w:t>
            </w:r>
            <w:r w:rsidR="006C7936">
              <w:t>a yeast responsible for infant thrush</w:t>
            </w:r>
            <w:r w:rsidR="00137861">
              <w:t>,</w:t>
            </w:r>
            <w:r w:rsidR="006C7936">
              <w:t xml:space="preserve"> is 10-12 </w:t>
            </w:r>
            <w:r w:rsidR="006C7936" w:rsidRPr="006C7936">
              <w:t>µm</w:t>
            </w:r>
          </w:p>
          <w:p w14:paraId="596592BC" w14:textId="1E685877" w:rsidR="006C7936" w:rsidRPr="00DD435D" w:rsidRDefault="006C7936"/>
        </w:tc>
        <w:tc>
          <w:tcPr>
            <w:tcW w:w="2243" w:type="dxa"/>
          </w:tcPr>
          <w:p w14:paraId="2FA4D45B" w14:textId="770DB7BB" w:rsidR="007D509B" w:rsidRDefault="008C7AFD">
            <w:proofErr w:type="gramStart"/>
            <w:r>
              <w:t xml:space="preserve">Varies </w:t>
            </w:r>
            <w:r w:rsidR="00137861">
              <w:t>,</w:t>
            </w:r>
            <w:proofErr w:type="gramEnd"/>
          </w:p>
          <w:p w14:paraId="28BB23D8" w14:textId="2AAA4CAA" w:rsidR="008C7AFD" w:rsidRPr="00DD435D" w:rsidRDefault="00137861">
            <w:r>
              <w:t>s</w:t>
            </w:r>
            <w:r w:rsidR="008C7AFD">
              <w:t>ome can be seen with naked eye</w:t>
            </w:r>
            <w:r w:rsidR="006C7936">
              <w:t xml:space="preserve"> for example the length of the roundworm ranges from a few </w:t>
            </w:r>
            <w:r w:rsidR="006C7936" w:rsidRPr="006C7936">
              <w:t>millimetres to up to two metres</w:t>
            </w:r>
          </w:p>
        </w:tc>
      </w:tr>
      <w:tr w:rsidR="006C7936" w14:paraId="49FADE2D" w14:textId="77777777" w:rsidTr="007D509B">
        <w:tc>
          <w:tcPr>
            <w:tcW w:w="2188" w:type="dxa"/>
          </w:tcPr>
          <w:p w14:paraId="6F11D899" w14:textId="4D73492E" w:rsidR="007D509B" w:rsidRPr="00DD435D" w:rsidRDefault="007D509B">
            <w:r>
              <w:t>Unique in appearance</w:t>
            </w:r>
          </w:p>
        </w:tc>
        <w:tc>
          <w:tcPr>
            <w:tcW w:w="2188" w:type="dxa"/>
          </w:tcPr>
          <w:p w14:paraId="1AAF499D" w14:textId="4308089A" w:rsidR="007D509B" w:rsidRPr="00DD435D" w:rsidRDefault="007D509B">
            <w:r>
              <w:t>Round, rod or spiral shaped</w:t>
            </w:r>
          </w:p>
        </w:tc>
        <w:tc>
          <w:tcPr>
            <w:tcW w:w="2170" w:type="dxa"/>
          </w:tcPr>
          <w:p w14:paraId="51A7D264" w14:textId="331BF001" w:rsidR="007D509B" w:rsidRPr="00DD435D" w:rsidRDefault="008C7AFD">
            <w:r>
              <w:t xml:space="preserve">Varies in </w:t>
            </w:r>
            <w:r w:rsidR="007D509B">
              <w:t>shape: yeasts are round, moulds have long threads</w:t>
            </w:r>
            <w:r>
              <w:t>.</w:t>
            </w:r>
          </w:p>
        </w:tc>
        <w:tc>
          <w:tcPr>
            <w:tcW w:w="2243" w:type="dxa"/>
          </w:tcPr>
          <w:p w14:paraId="2E3F35AC" w14:textId="2B522A91" w:rsidR="007D509B" w:rsidRPr="00DD435D" w:rsidRDefault="007D509B">
            <w:r>
              <w:t xml:space="preserve">Living organisms, </w:t>
            </w:r>
            <w:proofErr w:type="gramStart"/>
            <w:r w:rsidR="00EB78BD">
              <w:t>e.g.</w:t>
            </w:r>
            <w:proofErr w:type="gramEnd"/>
            <w:r>
              <w:t xml:space="preserve"> fleas, </w:t>
            </w:r>
            <w:r w:rsidR="00EB78BD">
              <w:t>ticks,</w:t>
            </w:r>
            <w:r>
              <w:t xml:space="preserve"> or mites</w:t>
            </w:r>
          </w:p>
        </w:tc>
      </w:tr>
      <w:tr w:rsidR="006C7936" w14:paraId="78A0D677" w14:textId="77777777" w:rsidTr="007D509B">
        <w:tc>
          <w:tcPr>
            <w:tcW w:w="2188" w:type="dxa"/>
          </w:tcPr>
          <w:p w14:paraId="382A4442" w14:textId="5FA4979B" w:rsidR="007D509B" w:rsidRDefault="007D509B">
            <w:r>
              <w:t>Chicken pox</w:t>
            </w:r>
          </w:p>
          <w:p w14:paraId="48895EA2" w14:textId="1AD4E8B3" w:rsidR="007D509B" w:rsidRDefault="007D509B">
            <w:r>
              <w:t>Measles</w:t>
            </w:r>
          </w:p>
          <w:p w14:paraId="590051B4" w14:textId="2E987F1F" w:rsidR="007D509B" w:rsidRDefault="007D509B">
            <w:r>
              <w:t>HIV / AIDS</w:t>
            </w:r>
          </w:p>
          <w:p w14:paraId="7C4B52F5" w14:textId="769387CD" w:rsidR="007D509B" w:rsidRDefault="007D509B">
            <w:r>
              <w:lastRenderedPageBreak/>
              <w:t>Influenza</w:t>
            </w:r>
          </w:p>
          <w:p w14:paraId="70BA88C5" w14:textId="364E44C8" w:rsidR="007D509B" w:rsidRDefault="00EB78BD">
            <w:r>
              <w:t>Cold sores</w:t>
            </w:r>
          </w:p>
          <w:p w14:paraId="3F1DF2DD" w14:textId="72B4D950" w:rsidR="007D509B" w:rsidRDefault="00703FE5">
            <w:r>
              <w:t>N</w:t>
            </w:r>
            <w:r w:rsidR="007D509B">
              <w:t>orovirus</w:t>
            </w:r>
          </w:p>
          <w:p w14:paraId="7AFAE784" w14:textId="2450E800" w:rsidR="007D509B" w:rsidRDefault="007D509B">
            <w:r>
              <w:t>Coronavirus / SARS</w:t>
            </w:r>
          </w:p>
          <w:p w14:paraId="0690ADFD" w14:textId="2B8341CF" w:rsidR="007D509B" w:rsidRDefault="007D509B">
            <w:r>
              <w:t>Common cold</w:t>
            </w:r>
          </w:p>
          <w:p w14:paraId="776F8046" w14:textId="77777777" w:rsidR="007D509B" w:rsidRPr="00DD435D" w:rsidRDefault="007D509B"/>
        </w:tc>
        <w:tc>
          <w:tcPr>
            <w:tcW w:w="2188" w:type="dxa"/>
          </w:tcPr>
          <w:p w14:paraId="0B98F492" w14:textId="34478D9A" w:rsidR="007D509B" w:rsidRDefault="00703FE5">
            <w:r>
              <w:lastRenderedPageBreak/>
              <w:t>T</w:t>
            </w:r>
            <w:r w:rsidR="007D509B">
              <w:t>uberculosis</w:t>
            </w:r>
          </w:p>
          <w:p w14:paraId="302CC6DC" w14:textId="77777777" w:rsidR="00703FE5" w:rsidRDefault="007D509B">
            <w:r>
              <w:t>Salmonella</w:t>
            </w:r>
          </w:p>
          <w:p w14:paraId="375F1C3B" w14:textId="77777777" w:rsidR="00703FE5" w:rsidRDefault="007D509B">
            <w:r>
              <w:t>Pneumonia</w:t>
            </w:r>
          </w:p>
          <w:p w14:paraId="7ACAE1CA" w14:textId="77777777" w:rsidR="00703FE5" w:rsidRDefault="007D509B">
            <w:r>
              <w:lastRenderedPageBreak/>
              <w:t>Strep throat</w:t>
            </w:r>
          </w:p>
          <w:p w14:paraId="4F49CB0A" w14:textId="7519B67A" w:rsidR="007D509B" w:rsidRDefault="007D509B">
            <w:r>
              <w:t>Lyme disease Staphylococcus</w:t>
            </w:r>
          </w:p>
          <w:p w14:paraId="5CFF2030" w14:textId="056BE225" w:rsidR="007D509B" w:rsidRDefault="007D509B">
            <w:r>
              <w:t>Urinary tract infection</w:t>
            </w:r>
          </w:p>
          <w:p w14:paraId="4282BE4F" w14:textId="2E61A0B6" w:rsidR="007D509B" w:rsidRPr="00DD435D" w:rsidRDefault="007D509B">
            <w:r>
              <w:t>Tetanus</w:t>
            </w:r>
          </w:p>
        </w:tc>
        <w:tc>
          <w:tcPr>
            <w:tcW w:w="2170" w:type="dxa"/>
          </w:tcPr>
          <w:p w14:paraId="2CCBB39E" w14:textId="4BE8E2E2" w:rsidR="007D509B" w:rsidRDefault="007D509B">
            <w:r>
              <w:lastRenderedPageBreak/>
              <w:t>Ringworm</w:t>
            </w:r>
          </w:p>
          <w:p w14:paraId="1DB682DA" w14:textId="63392197" w:rsidR="007D509B" w:rsidRDefault="006C7936">
            <w:r>
              <w:t xml:space="preserve">Oral </w:t>
            </w:r>
            <w:r w:rsidR="00703FE5">
              <w:t>/</w:t>
            </w:r>
            <w:r>
              <w:t xml:space="preserve">GI </w:t>
            </w:r>
            <w:r w:rsidR="007D509B">
              <w:t>Candidiasis</w:t>
            </w:r>
          </w:p>
          <w:p w14:paraId="3483C3C4" w14:textId="77777777" w:rsidR="007D509B" w:rsidRDefault="007D509B">
            <w:r>
              <w:t>Athlete’s foot</w:t>
            </w:r>
          </w:p>
          <w:p w14:paraId="47E16463" w14:textId="34F8B031" w:rsidR="00703FE5" w:rsidRPr="00DD435D" w:rsidRDefault="00703FE5">
            <w:r w:rsidRPr="00703FE5">
              <w:lastRenderedPageBreak/>
              <w:t>Toxoplasmosis</w:t>
            </w:r>
          </w:p>
        </w:tc>
        <w:tc>
          <w:tcPr>
            <w:tcW w:w="2243" w:type="dxa"/>
          </w:tcPr>
          <w:p w14:paraId="2CD50C0C" w14:textId="6FFF38C0" w:rsidR="007D509B" w:rsidRDefault="007D509B">
            <w:r>
              <w:lastRenderedPageBreak/>
              <w:t>Roundworm</w:t>
            </w:r>
          </w:p>
          <w:p w14:paraId="043BF949" w14:textId="09087A02" w:rsidR="007D509B" w:rsidRDefault="00703FE5">
            <w:r>
              <w:t>T</w:t>
            </w:r>
            <w:r w:rsidR="007D509B">
              <w:t>apeworm</w:t>
            </w:r>
          </w:p>
          <w:p w14:paraId="0BD71F98" w14:textId="3AC9DA9C" w:rsidR="007D509B" w:rsidRDefault="00EB78BD">
            <w:r>
              <w:t>Cryptosporidiosis</w:t>
            </w:r>
          </w:p>
          <w:p w14:paraId="56E3B4ED" w14:textId="2A3FE730" w:rsidR="007D509B" w:rsidRPr="00DD435D" w:rsidRDefault="007D509B">
            <w:r>
              <w:lastRenderedPageBreak/>
              <w:t>Malaria</w:t>
            </w:r>
          </w:p>
        </w:tc>
      </w:tr>
    </w:tbl>
    <w:p w14:paraId="1D7504DD" w14:textId="3B309E29" w:rsidR="00930797" w:rsidRDefault="00930797" w:rsidP="00B43D04">
      <w:pPr>
        <w:pStyle w:val="Heading4"/>
      </w:pPr>
      <w:r>
        <w:lastRenderedPageBreak/>
        <w:t xml:space="preserve">Fig 1 </w:t>
      </w:r>
      <w:r w:rsidRPr="00930797">
        <w:t>The structures of the immune System (check source and redraw)</w:t>
      </w:r>
    </w:p>
    <w:p w14:paraId="5DF0E33D" w14:textId="1D6F4B19" w:rsidR="00930797" w:rsidRDefault="00930797">
      <w:pPr>
        <w:rPr>
          <w:b/>
          <w:bCs/>
          <w:sz w:val="28"/>
          <w:szCs w:val="28"/>
        </w:rPr>
      </w:pPr>
      <w:r>
        <w:rPr>
          <w:b/>
          <w:bCs/>
          <w:noProof/>
          <w:sz w:val="28"/>
          <w:szCs w:val="28"/>
        </w:rPr>
        <w:drawing>
          <wp:inline distT="0" distB="0" distL="0" distR="0" wp14:anchorId="5D9BB984" wp14:editId="74A29D09">
            <wp:extent cx="3200400" cy="38773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00400" cy="3877310"/>
                    </a:xfrm>
                    <a:prstGeom prst="rect">
                      <a:avLst/>
                    </a:prstGeom>
                    <a:noFill/>
                  </pic:spPr>
                </pic:pic>
              </a:graphicData>
            </a:graphic>
          </wp:inline>
        </w:drawing>
      </w:r>
    </w:p>
    <w:p w14:paraId="2F31D33F" w14:textId="77777777" w:rsidR="00930797" w:rsidRDefault="00930797">
      <w:pPr>
        <w:rPr>
          <w:b/>
          <w:bCs/>
          <w:sz w:val="28"/>
          <w:szCs w:val="28"/>
        </w:rPr>
      </w:pPr>
    </w:p>
    <w:p w14:paraId="4DAC03E4" w14:textId="77777777" w:rsidR="00800082" w:rsidRDefault="00800082" w:rsidP="00800082">
      <w:pPr>
        <w:pStyle w:val="Heading2"/>
      </w:pPr>
      <w:r>
        <w:t xml:space="preserve">Structures of the immune system </w:t>
      </w:r>
    </w:p>
    <w:p w14:paraId="5B1E0E67" w14:textId="77777777" w:rsidR="00800082" w:rsidRDefault="00800082" w:rsidP="00800082">
      <w:pPr>
        <w:pStyle w:val="Heading3"/>
      </w:pPr>
      <w:r w:rsidRPr="00BC0617">
        <w:t xml:space="preserve">The </w:t>
      </w:r>
      <w:r w:rsidRPr="006C6D5D">
        <w:t>Thymus</w:t>
      </w:r>
      <w:r>
        <w:t xml:space="preserve"> gland</w:t>
      </w:r>
    </w:p>
    <w:p w14:paraId="2B1B77AF" w14:textId="78E13532" w:rsidR="00800082" w:rsidRPr="00802F7A" w:rsidRDefault="00E84B2B" w:rsidP="00800082">
      <w:pPr>
        <w:rPr>
          <w:color w:val="000000" w:themeColor="text1"/>
        </w:rPr>
      </w:pPr>
      <w:r w:rsidRPr="00802F7A">
        <w:rPr>
          <w:color w:val="000000" w:themeColor="text1"/>
        </w:rPr>
        <w:t>The Thymus gland is l</w:t>
      </w:r>
      <w:r w:rsidR="00800082" w:rsidRPr="00802F7A">
        <w:rPr>
          <w:color w:val="000000" w:themeColor="text1"/>
        </w:rPr>
        <w:t>ocated behind the sternum</w:t>
      </w:r>
      <w:r w:rsidRPr="00802F7A">
        <w:rPr>
          <w:color w:val="000000" w:themeColor="text1"/>
        </w:rPr>
        <w:t xml:space="preserve">: it </w:t>
      </w:r>
      <w:r w:rsidR="00800082" w:rsidRPr="00802F7A">
        <w:rPr>
          <w:color w:val="000000" w:themeColor="text1"/>
        </w:rPr>
        <w:t>is large in infancy till age 3</w:t>
      </w:r>
      <w:r w:rsidRPr="00802F7A">
        <w:rPr>
          <w:color w:val="000000" w:themeColor="text1"/>
        </w:rPr>
        <w:t>, when it begins to</w:t>
      </w:r>
      <w:r w:rsidR="00800082" w:rsidRPr="00802F7A">
        <w:rPr>
          <w:color w:val="000000" w:themeColor="text1"/>
        </w:rPr>
        <w:t xml:space="preserve"> shrink</w:t>
      </w:r>
      <w:r w:rsidR="00800082" w:rsidRPr="00802F7A">
        <w:rPr>
          <w:strike/>
          <w:color w:val="000000" w:themeColor="text1"/>
        </w:rPr>
        <w:t>s</w:t>
      </w:r>
      <w:r w:rsidR="00800082" w:rsidRPr="00802F7A">
        <w:rPr>
          <w:color w:val="000000" w:themeColor="text1"/>
        </w:rPr>
        <w:t xml:space="preserve"> in size</w:t>
      </w:r>
      <w:r w:rsidRPr="00802F7A">
        <w:rPr>
          <w:color w:val="000000" w:themeColor="text1"/>
        </w:rPr>
        <w:t>, by a process</w:t>
      </w:r>
      <w:r w:rsidR="00800082" w:rsidRPr="00802F7A">
        <w:rPr>
          <w:color w:val="000000" w:themeColor="text1"/>
        </w:rPr>
        <w:t xml:space="preserve"> called  involution </w:t>
      </w:r>
      <w:bookmarkStart w:id="2" w:name="_Hlk55825907"/>
      <w:r w:rsidR="00800082" w:rsidRPr="00802F7A">
        <w:rPr>
          <w:color w:val="000000" w:themeColor="text1"/>
        </w:rPr>
        <w:fldChar w:fldCharType="begin"/>
      </w:r>
      <w:r w:rsidR="00FB59B0" w:rsidRPr="00802F7A">
        <w:rPr>
          <w:color w:val="000000" w:themeColor="text1"/>
        </w:rPr>
        <w:instrText xml:space="preserve"> ADDIN EN.CITE &lt;EndNote&gt;&lt;Cite&gt;&lt;Author&gt;Zdrojewicz&lt;/Author&gt;&lt;Year&gt;2016&lt;/Year&gt;&lt;RecNum&gt;4543&lt;/RecNum&gt;&lt;DisplayText&gt;(Zdrojewicz, Pachura, &amp;amp; Pachura, 2016)&lt;/DisplayText&gt;&lt;record&gt;&lt;rec-number&gt;4543&lt;/rec-number&gt;&lt;foreign-keys&gt;&lt;key app="EN" db-id="wpt90dfw7fe5axet55yxfp9psz59xp29x2zp" timestamp="1606050867" guid="6fb687bf-40c9-43ea-9cf9-3cbb23b574f8"&gt;4543&lt;/key&gt;&lt;/foreign-keys&gt;&lt;ref-type name="Journal Article"&gt;17&lt;/ref-type&gt;&lt;contributors&gt;&lt;authors&gt;&lt;author&gt;Zdrojewicz, Z.&lt;/author&gt;&lt;author&gt;Pachura, E.&lt;/author&gt;&lt;author&gt;Pachura, P.&lt;/author&gt;&lt;/authors&gt;&lt;/contributors&gt;&lt;auth-address&gt;Department and Clinic of Endocrinology, Diabetology and Isotope Therapy, Wroclaw Medical University, Poland.&amp;#xD;Department of Radiology and Imaging Sciences, Regional Specialist Hospital, Wroclaw, Poland.&lt;/auth-address&gt;&lt;titles&gt;&lt;title&gt;The Thymus: A Forgotten, But Very Important Organ&lt;/title&gt;&lt;secondary-title&gt;Adv Clin Exp Med&lt;/secondary-title&gt;&lt;/titles&gt;&lt;periodical&gt;&lt;full-title&gt;Adv Clin Exp Med&lt;/full-title&gt;&lt;/periodical&gt;&lt;pages&gt;369-75&lt;/pages&gt;&lt;volume&gt;25&lt;/volume&gt;&lt;number&gt;2&lt;/number&gt;&lt;edition&gt;2016/09/15&lt;/edition&gt;&lt;keywords&gt;&lt;keyword&gt;Age Factors&lt;/keyword&gt;&lt;keyword&gt;Aging/immunology&lt;/keyword&gt;&lt;keyword&gt;Animals&lt;/keyword&gt;&lt;keyword&gt;Clonal Selection, Antigen-Mediated&lt;/keyword&gt;&lt;keyword&gt;Humans&lt;/keyword&gt;&lt;keyword&gt;*Regeneration&lt;/keyword&gt;&lt;keyword&gt;T-Lymphocytes/immunology&lt;/keyword&gt;&lt;keyword&gt;Thymocytes/*immunology/transplantation&lt;/keyword&gt;&lt;keyword&gt;Thymus Gland/cytology/*immunology/transplantation&lt;/keyword&gt;&lt;keyword&gt;Thymus Hormones/metabolism&lt;/keyword&gt;&lt;keyword&gt;thymosin&lt;/keyword&gt;&lt;keyword&gt;thymus&lt;/keyword&gt;&lt;keyword&gt;thymus regeneration&lt;/keyword&gt;&lt;keyword&gt;tymocytes&lt;/keyword&gt;&lt;/keywords&gt;&lt;dates&gt;&lt;year&gt;2016&lt;/year&gt;&lt;pub-dates&gt;&lt;date&gt;Mar-Apr&lt;/date&gt;&lt;/pub-dates&gt;&lt;/dates&gt;&lt;isbn&gt;1899-5276 (Print)&amp;#xD;1899-5276 (Linking)&lt;/isbn&gt;&lt;accession-num&gt;27627572&lt;/accession-num&gt;&lt;urls&gt;&lt;related-urls&gt;&lt;url&gt;https://www.ncbi.nlm.nih.gov/pubmed/27627572&lt;/url&gt;&lt;/related-urls&gt;&lt;/urls&gt;&lt;electronic-resource-num&gt;10.17219/acem/58802&lt;/electronic-resource-num&gt;&lt;/record&gt;&lt;/Cite&gt;&lt;/EndNote&gt;</w:instrText>
      </w:r>
      <w:r w:rsidR="00800082" w:rsidRPr="00802F7A">
        <w:rPr>
          <w:color w:val="000000" w:themeColor="text1"/>
        </w:rPr>
        <w:fldChar w:fldCharType="separate"/>
      </w:r>
      <w:r w:rsidR="00800082" w:rsidRPr="00802F7A">
        <w:rPr>
          <w:noProof/>
          <w:color w:val="000000" w:themeColor="text1"/>
        </w:rPr>
        <w:t>(Zdrojewicz, Pachura, &amp; Pachura, 2016)</w:t>
      </w:r>
      <w:r w:rsidR="00800082" w:rsidRPr="00802F7A">
        <w:rPr>
          <w:color w:val="000000" w:themeColor="text1"/>
        </w:rPr>
        <w:fldChar w:fldCharType="end"/>
      </w:r>
      <w:bookmarkEnd w:id="2"/>
      <w:r w:rsidR="00800082" w:rsidRPr="00802F7A">
        <w:rPr>
          <w:color w:val="000000" w:themeColor="text1"/>
        </w:rPr>
        <w:t xml:space="preserve">.  </w:t>
      </w:r>
      <w:r w:rsidR="000A2F3D" w:rsidRPr="00802F7A">
        <w:rPr>
          <w:color w:val="000000" w:themeColor="text1"/>
        </w:rPr>
        <w:t xml:space="preserve">T cells develop in the Thymus gland throughout adulthood, </w:t>
      </w:r>
      <w:r w:rsidR="00E525AE" w:rsidRPr="00802F7A">
        <w:rPr>
          <w:color w:val="000000" w:themeColor="text1"/>
        </w:rPr>
        <w:t xml:space="preserve">and are one of the </w:t>
      </w:r>
      <w:proofErr w:type="gramStart"/>
      <w:r w:rsidR="00E525AE" w:rsidRPr="00802F7A">
        <w:rPr>
          <w:color w:val="000000" w:themeColor="text1"/>
        </w:rPr>
        <w:t>principle</w:t>
      </w:r>
      <w:proofErr w:type="gramEnd"/>
      <w:r w:rsidR="00E525AE" w:rsidRPr="00802F7A">
        <w:rPr>
          <w:color w:val="000000" w:themeColor="text1"/>
        </w:rPr>
        <w:t xml:space="preserve"> components in the adaptive immune system, including responding to pathogens, tumours and allergens </w:t>
      </w:r>
      <w:r w:rsidR="006D4C98" w:rsidRPr="00802F7A">
        <w:rPr>
          <w:color w:val="000000" w:themeColor="text1"/>
        </w:rPr>
        <w:fldChar w:fldCharType="begin">
          <w:fldData xml:space="preserve">PEVuZE5vdGU+PENpdGU+PEF1dGhvcj5LdW1hcjwvQXV0aG9yPjxZZWFyPjIwMTg8L1llYXI+PFJl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=
</w:fldData>
        </w:fldChar>
      </w:r>
      <w:r w:rsidR="006D4C98" w:rsidRPr="00802F7A">
        <w:rPr>
          <w:color w:val="000000" w:themeColor="text1"/>
        </w:rPr>
        <w:instrText xml:space="preserve"> ADDIN EN.CITE </w:instrText>
      </w:r>
      <w:r w:rsidR="006D4C98" w:rsidRPr="00802F7A">
        <w:rPr>
          <w:color w:val="000000" w:themeColor="text1"/>
        </w:rPr>
        <w:fldChar w:fldCharType="begin">
          <w:fldData xml:space="preserve">PEVuZE5vdGU+PENpdGU+PEF1dGhvcj5LdW1hcjwvQXV0aG9yPjxZZWFyPjIwMTg8L1llYXI+PFJl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=
</w:fldData>
        </w:fldChar>
      </w:r>
      <w:r w:rsidR="006D4C98" w:rsidRPr="00802F7A">
        <w:rPr>
          <w:color w:val="000000" w:themeColor="text1"/>
        </w:rPr>
        <w:instrText xml:space="preserve"> ADDIN EN.CITE.DATA </w:instrText>
      </w:r>
      <w:r w:rsidR="006D4C98" w:rsidRPr="00802F7A">
        <w:rPr>
          <w:color w:val="000000" w:themeColor="text1"/>
        </w:rPr>
      </w:r>
      <w:r w:rsidR="006D4C98" w:rsidRPr="00802F7A">
        <w:rPr>
          <w:color w:val="000000" w:themeColor="text1"/>
        </w:rPr>
        <w:fldChar w:fldCharType="end"/>
      </w:r>
      <w:r w:rsidR="006D4C98" w:rsidRPr="00802F7A">
        <w:rPr>
          <w:color w:val="000000" w:themeColor="text1"/>
        </w:rPr>
        <w:fldChar w:fldCharType="separate"/>
      </w:r>
      <w:r w:rsidR="006D4C98" w:rsidRPr="00802F7A">
        <w:rPr>
          <w:noProof/>
          <w:color w:val="000000" w:themeColor="text1"/>
        </w:rPr>
        <w:t>(Kumar, Connors, &amp; Farber, 2018)</w:t>
      </w:r>
      <w:r w:rsidR="006D4C98" w:rsidRPr="00802F7A">
        <w:rPr>
          <w:color w:val="000000" w:themeColor="text1"/>
        </w:rPr>
        <w:fldChar w:fldCharType="end"/>
      </w:r>
    </w:p>
    <w:p w14:paraId="57CB4E7D" w14:textId="77777777" w:rsidR="00800082" w:rsidRDefault="00800082" w:rsidP="00800082"/>
    <w:p w14:paraId="2D8EEA0D" w14:textId="77777777" w:rsidR="00800082" w:rsidRDefault="00800082" w:rsidP="00800082">
      <w:pPr>
        <w:pStyle w:val="Heading3"/>
      </w:pPr>
      <w:r w:rsidRPr="007640E5">
        <w:t xml:space="preserve">Spleen </w:t>
      </w:r>
    </w:p>
    <w:p w14:paraId="5EB5C9FD" w14:textId="5334F082" w:rsidR="00800082" w:rsidRDefault="00800082" w:rsidP="00800082">
      <w:r>
        <w:t xml:space="preserve">This is a </w:t>
      </w:r>
      <w:r w:rsidRPr="007640E5">
        <w:t xml:space="preserve">large lymphoid organ, </w:t>
      </w:r>
      <w:r>
        <w:t xml:space="preserve">located </w:t>
      </w:r>
      <w:r w:rsidRPr="007640E5">
        <w:t xml:space="preserve">behind the stomach on the left side of the abdomen. </w:t>
      </w:r>
      <w:r>
        <w:t xml:space="preserve"> It has an important r</w:t>
      </w:r>
      <w:r w:rsidRPr="007640E5">
        <w:t>ole in haematopoiesis,</w:t>
      </w:r>
      <w:r>
        <w:t xml:space="preserve"> and</w:t>
      </w:r>
      <w:r w:rsidRPr="007640E5">
        <w:t xml:space="preserve"> antigen presenting cells in the spleen regulate the T and B cell responses. </w:t>
      </w:r>
      <w:r>
        <w:t xml:space="preserve"> </w:t>
      </w:r>
      <w:r w:rsidRPr="007640E5">
        <w:t xml:space="preserve">If a part </w:t>
      </w:r>
      <w:r>
        <w:t xml:space="preserve">of the spleen </w:t>
      </w:r>
      <w:r w:rsidRPr="007640E5">
        <w:t xml:space="preserve">is removed, it can regenerate, but a full splenectomy </w:t>
      </w:r>
      <w:r>
        <w:t xml:space="preserve">will </w:t>
      </w:r>
      <w:r w:rsidRPr="007640E5">
        <w:t>carr</w:t>
      </w:r>
      <w:r>
        <w:t xml:space="preserve">y </w:t>
      </w:r>
      <w:r w:rsidRPr="007640E5">
        <w:t>an increased risk of bacterial infection</w:t>
      </w:r>
      <w:r w:rsidR="00FB59B0">
        <w:t xml:space="preserve"> </w:t>
      </w:r>
      <w:r w:rsidR="00FB59B0" w:rsidRPr="005D219D">
        <w:rPr>
          <w:color w:val="000000" w:themeColor="text1"/>
        </w:rPr>
        <w:fldChar w:fldCharType="begin">
          <w:fldData xml:space="preserve">PEVuZE5vdGU+PENpdGU+PEF1dGhvcj5Cb2FtPC9BdXRob3I+PFllYXI+MjAxNzwvWWVhcj48UmVj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</w:fldData>
        </w:fldChar>
      </w:r>
      <w:r w:rsidR="00FB59B0" w:rsidRPr="005D219D">
        <w:rPr>
          <w:color w:val="000000" w:themeColor="text1"/>
        </w:rPr>
        <w:instrText xml:space="preserve"> ADDIN EN.CITE </w:instrText>
      </w:r>
      <w:r w:rsidR="00FB59B0" w:rsidRPr="005D219D">
        <w:rPr>
          <w:color w:val="000000" w:themeColor="text1"/>
        </w:rPr>
        <w:fldChar w:fldCharType="begin">
          <w:fldData xml:space="preserve">PEVuZE5vdGU+PENpdGU+PEF1dGhvcj5Cb2FtPC9BdXRob3I+PFllYXI+MjAxNzwvWWVhcj48UmVj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</w:fldData>
        </w:fldChar>
      </w:r>
      <w:r w:rsidR="00FB59B0" w:rsidRPr="005D219D">
        <w:rPr>
          <w:color w:val="000000" w:themeColor="text1"/>
        </w:rPr>
        <w:instrText xml:space="preserve"> ADDIN EN.CITE.DATA </w:instrText>
      </w:r>
      <w:r w:rsidR="00FB59B0" w:rsidRPr="005D219D">
        <w:rPr>
          <w:color w:val="000000" w:themeColor="text1"/>
        </w:rPr>
      </w:r>
      <w:r w:rsidR="00FB59B0" w:rsidRPr="005D219D">
        <w:rPr>
          <w:color w:val="000000" w:themeColor="text1"/>
        </w:rPr>
        <w:fldChar w:fldCharType="end"/>
      </w:r>
      <w:r w:rsidR="00FB59B0" w:rsidRPr="005D219D">
        <w:rPr>
          <w:color w:val="000000" w:themeColor="text1"/>
        </w:rPr>
      </w:r>
      <w:r w:rsidR="00FB59B0" w:rsidRPr="005D219D">
        <w:rPr>
          <w:color w:val="000000" w:themeColor="text1"/>
        </w:rPr>
        <w:fldChar w:fldCharType="separate"/>
      </w:r>
      <w:r w:rsidR="00FB59B0" w:rsidRPr="005D219D">
        <w:rPr>
          <w:noProof/>
          <w:color w:val="000000" w:themeColor="text1"/>
        </w:rPr>
        <w:t>(Boam et al., 2017)</w:t>
      </w:r>
      <w:r w:rsidR="00FB59B0" w:rsidRPr="005D219D">
        <w:rPr>
          <w:color w:val="000000" w:themeColor="text1"/>
        </w:rPr>
        <w:fldChar w:fldCharType="end"/>
      </w:r>
      <w:r w:rsidR="005D219D">
        <w:rPr>
          <w:color w:val="000000" w:themeColor="text1"/>
        </w:rPr>
        <w:t>.</w:t>
      </w:r>
      <w:r w:rsidRPr="005D219D">
        <w:rPr>
          <w:color w:val="000000" w:themeColor="text1"/>
        </w:rPr>
        <w:t xml:space="preserve"> </w:t>
      </w:r>
      <w:r>
        <w:t xml:space="preserve">Children who need splenectomy </w:t>
      </w:r>
      <w:r w:rsidRPr="007640E5">
        <w:t xml:space="preserve">should be vaccinated against pneumococcal infections, influenza, Haemophilus influenza type b (Hib), Meningitis C, and should also take antibiotics for the remainder of their lives </w:t>
      </w:r>
      <w:r w:rsidR="001A6D39">
        <w:fldChar w:fldCharType="begin"/>
      </w:r>
      <w:r w:rsidR="001A6D39">
        <w:instrText xml:space="preserve"> ADDIN EN.CITE &lt;EndNote&gt;&lt;Cite&gt;&lt;Author&gt;NHS&lt;/Author&gt;&lt;Year&gt;2019&lt;/Year&gt;&lt;RecNum&gt;4548&lt;/RecNum&gt;&lt;DisplayText&gt;(NHS, 2019)&lt;/DisplayText&gt;&lt;record&gt;&lt;rec-number&gt;4548&lt;/rec-number&gt;&lt;foreign-keys&gt;&lt;key app="EN" db-id="wpt90dfw7fe5axet55yxfp9psz59xp29x2zp" timestamp="1606050880" guid="ea14a6ee-28cb-4380-80e3-03a669ddeb96"&gt;4548&lt;/key&gt;&lt;/foreign-keys&gt;&lt;ref-type name="Web Page"&gt;12&lt;/ref-type&gt;&lt;contributors&gt;&lt;authors&gt;&lt;author&gt;NHS&lt;/author&gt;&lt;/authors&gt;&lt;/contributors&gt;&lt;titles&gt;&lt;title&gt;Spleen problems and spleen removal&lt;/title&gt;&lt;/titles&gt;&lt;volume&gt;2020&lt;/volume&gt;&lt;number&gt;11.5.20&lt;/number&gt;&lt;dates&gt;&lt;year&gt;2019&lt;/year&gt;&lt;/dates&gt;&lt;urls&gt;&lt;related-urls&gt;&lt;url&gt;https://www.nhs.uk/conditions/spleen-problems-and-spleen-removal/&lt;/url&gt;&lt;/related-urls&gt;&lt;/urls&gt;&lt;/record&gt;&lt;/Cite&gt;&lt;/EndNote&gt;</w:instrText>
      </w:r>
      <w:r w:rsidR="001A6D39">
        <w:fldChar w:fldCharType="separate"/>
      </w:r>
      <w:r w:rsidR="001A6D39">
        <w:rPr>
          <w:noProof/>
        </w:rPr>
        <w:t>(NHS, 2019)</w:t>
      </w:r>
      <w:r w:rsidR="001A6D39">
        <w:fldChar w:fldCharType="end"/>
      </w:r>
      <w:r w:rsidR="001A6D39">
        <w:t>.</w:t>
      </w:r>
    </w:p>
    <w:p w14:paraId="7F12E3DF" w14:textId="77777777" w:rsidR="00800082" w:rsidRDefault="00800082" w:rsidP="00800082"/>
    <w:p w14:paraId="12BCD09C" w14:textId="77777777" w:rsidR="00800082" w:rsidRDefault="00800082" w:rsidP="00800082">
      <w:pPr>
        <w:pStyle w:val="Heading3"/>
      </w:pPr>
      <w:r>
        <w:t>Lymph nodes</w:t>
      </w:r>
    </w:p>
    <w:p w14:paraId="709BA80B" w14:textId="39DF3AC4" w:rsidR="00800082" w:rsidRDefault="00800082" w:rsidP="00800082">
      <w:r>
        <w:t xml:space="preserve">These are around 200 </w:t>
      </w:r>
      <w:r w:rsidR="00137861">
        <w:t xml:space="preserve">bean </w:t>
      </w:r>
      <w:r>
        <w:t xml:space="preserve">shaped structures, about 20mm in size, located throughout the body, interconnected by lymphatic channels.  The channels contain lymphatic fluid which drains from body tissues.  The lymph nodes, act like a filter </w:t>
      </w:r>
      <w:bookmarkStart w:id="3" w:name="_Hlk55826000"/>
      <w:r>
        <w:fldChar w:fldCharType="begin"/>
      </w:r>
      <w:r w:rsidR="00FB59B0">
        <w:instrText xml:space="preserve"> ADDIN EN.CITE &lt;EndNote&gt;&lt;Cite&gt;&lt;Author&gt;West&lt;/Author&gt;&lt;Year&gt;2016&lt;/Year&gt;&lt;RecNum&gt;4544&lt;/RecNum&gt;&lt;DisplayText&gt;(West &amp;amp; Jin, 2016)&lt;/DisplayText&gt;&lt;record&gt;&lt;rec-number&gt;4544&lt;/rec-number&gt;&lt;foreign-keys&gt;&lt;key app="EN" db-id="wpt90dfw7fe5axet55yxfp9psz59xp29x2zp" timestamp="1606050868" guid="73cda7fb-4ebb-485b-9467-5bfb7cf48632"&gt;4544&lt;/key&gt;&lt;/foreign-keys&gt;&lt;ref-type name="Journal Article"&gt;17&lt;/ref-type&gt;&lt;contributors&gt;&lt;authors&gt;&lt;author&gt;West, H.&lt;/author&gt;&lt;author&gt;Jin, J.&lt;/author&gt;&lt;/authors&gt;&lt;/contributors&gt;&lt;titles&gt;&lt;title&gt;Lymph Nodes and Lymphadenopathy in Cancer&lt;/title&gt;&lt;secondary-title&gt;JAMA Oncol&lt;/secondary-title&gt;&lt;/titles&gt;&lt;periodical&gt;&lt;full-title&gt;JAMA Oncol&lt;/full-title&gt;&lt;/periodical&gt;&lt;pages&gt;971&lt;/pages&gt;&lt;volume&gt;2&lt;/volume&gt;&lt;number&gt;7&lt;/number&gt;&lt;edition&gt;2016/05/20&lt;/edition&gt;&lt;keywords&gt;&lt;keyword&gt;Humans&lt;/keyword&gt;&lt;keyword&gt;Lymph Nodes/*pathology&lt;/keyword&gt;&lt;keyword&gt;Lymphadenopathy/*pathology&lt;/keyword&gt;&lt;keyword&gt;Lymphatic Metastasis&lt;/keyword&gt;&lt;keyword&gt;Neoplasms/complications/*pathology&lt;/keyword&gt;&lt;keyword&gt;Patient Education as Topic&lt;/keyword&gt;&lt;/keywords&gt;&lt;dates&gt;&lt;year&gt;2016&lt;/year&gt;&lt;pub-dates&gt;&lt;date&gt;Jul 1&lt;/date&gt;&lt;/pub-dates&gt;&lt;/dates&gt;&lt;isbn&gt;2374-2445 (Electronic)&amp;#xD;2374-2437 (Linking)&lt;/isbn&gt;&lt;accession-num&gt;27196692&lt;/accession-num&gt;&lt;urls&gt;&lt;related-urls&gt;&lt;url&gt;https://www.ncbi.nlm.nih.gov/pubmed/27196692&lt;/url&gt;&lt;/related-urls&gt;&lt;/urls&gt;&lt;electronic-resource-num&gt;10.1001/jamaoncol.2015.3509&lt;/electronic-resource-num&gt;&lt;/record&gt;&lt;/Cite&gt;&lt;/EndNote&gt;</w:instrText>
      </w:r>
      <w:r>
        <w:fldChar w:fldCharType="separate"/>
      </w:r>
      <w:r>
        <w:rPr>
          <w:noProof/>
        </w:rPr>
        <w:t>(West &amp; Jin, 2016)</w:t>
      </w:r>
      <w:r>
        <w:fldChar w:fldCharType="end"/>
      </w:r>
      <w:bookmarkEnd w:id="3"/>
      <w:r>
        <w:t xml:space="preserve">.  The outer </w:t>
      </w:r>
      <w:r>
        <w:lastRenderedPageBreak/>
        <w:t xml:space="preserve">layer of the lymph node (cortex) contains B cells, and the middle layer (paracortex) mostly contain T cells and dendritic cells </w:t>
      </w:r>
      <w:r>
        <w:fldChar w:fldCharType="begin">
          <w:fldData xml:space="preserve">PEVuZE5vdGU+PENpdGU+PEF1dGhvcj5BYnJhaGFtPC9BdXRob3I+PFllYXI+MjAxODwvWWVhcj48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</w:fldData>
        </w:fldChar>
      </w:r>
      <w:r w:rsidR="00FB59B0">
        <w:instrText xml:space="preserve"> ADDIN EN.CITE </w:instrText>
      </w:r>
      <w:r w:rsidR="00FB59B0">
        <w:fldChar w:fldCharType="begin">
          <w:fldData xml:space="preserve">PEVuZE5vdGU+PENpdGU+PEF1dGhvcj5BYnJhaGFtPC9BdXRob3I+PFllYXI+MjAxODwvWWVhcj48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</w:fldData>
        </w:fldChar>
      </w:r>
      <w:r w:rsidR="00FB59B0">
        <w:instrText xml:space="preserve"> ADDIN EN.CITE.DATA </w:instrText>
      </w:r>
      <w:r w:rsidR="00FB59B0">
        <w:fldChar w:fldCharType="end"/>
      </w:r>
      <w:r>
        <w:fldChar w:fldCharType="separate"/>
      </w:r>
      <w:r>
        <w:rPr>
          <w:noProof/>
        </w:rPr>
        <w:t>(Abraham et al., 2018)</w:t>
      </w:r>
      <w:r>
        <w:fldChar w:fldCharType="end"/>
      </w:r>
      <w:r>
        <w:t xml:space="preserve">.  The lymphocytes multiply during cancer or infection, causing enlarged lymph nodes, known as lymphadenopathy </w:t>
      </w:r>
      <w:r>
        <w:fldChar w:fldCharType="begin"/>
      </w:r>
      <w:r w:rsidR="00FB59B0">
        <w:instrText xml:space="preserve"> ADDIN EN.CITE &lt;EndNote&gt;&lt;Cite&gt;&lt;Author&gt;West&lt;/Author&gt;&lt;Year&gt;2016&lt;/Year&gt;&lt;RecNum&gt;4544&lt;/RecNum&gt;&lt;DisplayText&gt;(West &amp;amp; Jin, 2016)&lt;/DisplayText&gt;&lt;record&gt;&lt;rec-number&gt;4544&lt;/rec-number&gt;&lt;foreign-keys&gt;&lt;key app="EN" db-id="wpt90dfw7fe5axet55yxfp9psz59xp29x2zp" timestamp="1606050868" guid="73cda7fb-4ebb-485b-9467-5bfb7cf48632"&gt;4544&lt;/key&gt;&lt;/foreign-keys&gt;&lt;ref-type name="Journal Article"&gt;17&lt;/ref-type&gt;&lt;contributors&gt;&lt;authors&gt;&lt;author&gt;West, H.&lt;/author&gt;&lt;author&gt;Jin, J.&lt;/author&gt;&lt;/authors&gt;&lt;/contributors&gt;&lt;titles&gt;&lt;title&gt;Lymph Nodes and Lymphadenopathy in Cancer&lt;/title&gt;&lt;secondary-title&gt;JAMA Oncol&lt;/secondary-title&gt;&lt;/titles&gt;&lt;periodical&gt;&lt;full-title&gt;JAMA Oncol&lt;/full-title&gt;&lt;/periodical&gt;&lt;pages&gt;971&lt;/pages&gt;&lt;volume&gt;2&lt;/volume&gt;&lt;number&gt;7&lt;/number&gt;&lt;edition&gt;2016/05/20&lt;/edition&gt;&lt;keywords&gt;&lt;keyword&gt;Humans&lt;/keyword&gt;&lt;keyword&gt;Lymph Nodes/*pathology&lt;/keyword&gt;&lt;keyword&gt;Lymphadenopathy/*pathology&lt;/keyword&gt;&lt;keyword&gt;Lymphatic Metastasis&lt;/keyword&gt;&lt;keyword&gt;Neoplasms/complications/*pathology&lt;/keyword&gt;&lt;keyword&gt;Patient Education as Topic&lt;/keyword&gt;&lt;/keywords&gt;&lt;dates&gt;&lt;year&gt;2016&lt;/year&gt;&lt;pub-dates&gt;&lt;date&gt;Jul 1&lt;/date&gt;&lt;/pub-dates&gt;&lt;/dates&gt;&lt;isbn&gt;2374-2445 (Electronic)&amp;#xD;2374-2437 (Linking)&lt;/isbn&gt;&lt;accession-num&gt;27196692&lt;/accession-num&gt;&lt;urls&gt;&lt;related-urls&gt;&lt;url&gt;https://www.ncbi.nlm.nih.gov/pubmed/27196692&lt;/url&gt;&lt;/related-urls&gt;&lt;/urls&gt;&lt;electronic-resource-num&gt;10.1001/jamaoncol.2015.3509&lt;/electronic-resource-num&gt;&lt;/record&gt;&lt;/Cite&gt;&lt;/EndNote&gt;</w:instrText>
      </w:r>
      <w:r>
        <w:fldChar w:fldCharType="separate"/>
      </w:r>
      <w:r>
        <w:rPr>
          <w:noProof/>
        </w:rPr>
        <w:t>(West &amp; Jin, 2016)</w:t>
      </w:r>
      <w:r>
        <w:fldChar w:fldCharType="end"/>
      </w:r>
      <w:r>
        <w:t>.</w:t>
      </w:r>
    </w:p>
    <w:p w14:paraId="1E8A90C1" w14:textId="77777777" w:rsidR="00800082" w:rsidRDefault="00800082" w:rsidP="00800082"/>
    <w:p w14:paraId="44DFFF2D" w14:textId="77777777" w:rsidR="00800082" w:rsidRDefault="00800082" w:rsidP="00800082">
      <w:r w:rsidRPr="007000BE">
        <w:rPr>
          <w:rStyle w:val="Heading3Char"/>
        </w:rPr>
        <w:t>Peyer’s Patches</w:t>
      </w:r>
      <w:r>
        <w:t xml:space="preserve"> </w:t>
      </w:r>
    </w:p>
    <w:p w14:paraId="604D2AA0" w14:textId="22EB2ECC" w:rsidR="00800082" w:rsidRDefault="00E84B2B" w:rsidP="00800082">
      <w:r w:rsidRPr="00802F7A">
        <w:rPr>
          <w:color w:val="000000" w:themeColor="text1"/>
        </w:rPr>
        <w:t xml:space="preserve">Peyer’s Patches are </w:t>
      </w:r>
      <w:r w:rsidR="00800082">
        <w:t xml:space="preserve">part of the </w:t>
      </w:r>
      <w:r w:rsidR="00800082" w:rsidRPr="00210860">
        <w:t xml:space="preserve">gut associated lymphoid tissue (GALT) </w:t>
      </w:r>
      <w:r w:rsidR="00800082">
        <w:t xml:space="preserve">and important for immune response.  </w:t>
      </w:r>
      <w:r w:rsidR="00800082" w:rsidRPr="00210860">
        <w:t>Another part of</w:t>
      </w:r>
      <w:r w:rsidR="00800082">
        <w:t xml:space="preserve"> GALT </w:t>
      </w:r>
      <w:r w:rsidR="00800082" w:rsidRPr="00210860">
        <w:t xml:space="preserve">is the </w:t>
      </w:r>
      <w:r w:rsidR="00800082">
        <w:t>a</w:t>
      </w:r>
      <w:r w:rsidR="00800082" w:rsidRPr="00210860">
        <w:t xml:space="preserve">ppendix, </w:t>
      </w:r>
      <w:r w:rsidR="00800082">
        <w:t xml:space="preserve">located </w:t>
      </w:r>
      <w:r w:rsidR="00800082" w:rsidRPr="00210860">
        <w:t xml:space="preserve">where the small and large intestine meet. </w:t>
      </w:r>
      <w:r w:rsidR="00800082">
        <w:t xml:space="preserve"> </w:t>
      </w:r>
      <w:r w:rsidR="00800082" w:rsidRPr="00210860">
        <w:t xml:space="preserve">It contains dense lymphoid tissue, B cells and T cells, and is the main site of Immunoglobulin A </w:t>
      </w:r>
      <w:r w:rsidR="00800082">
        <w:t xml:space="preserve">(Ig A) which is </w:t>
      </w:r>
      <w:r w:rsidR="00800082" w:rsidRPr="00210860">
        <w:t>the most abundant immunoglobulin in the GALT (</w:t>
      </w:r>
      <w:bookmarkStart w:id="4" w:name="_Hlk55826035"/>
      <w:r w:rsidR="00800082" w:rsidRPr="00210860">
        <w:t>Girard-</w:t>
      </w:r>
      <w:proofErr w:type="spellStart"/>
      <w:r w:rsidR="00800082" w:rsidRPr="00210860">
        <w:t>Madoux</w:t>
      </w:r>
      <w:proofErr w:type="spellEnd"/>
      <w:r w:rsidR="00800082" w:rsidRPr="00210860">
        <w:t xml:space="preserve"> et al., 2018).</w:t>
      </w:r>
      <w:bookmarkEnd w:id="4"/>
      <w:r w:rsidR="00800082" w:rsidRPr="00210860">
        <w:t xml:space="preserve"> </w:t>
      </w:r>
      <w:r w:rsidR="00800082">
        <w:t xml:space="preserve"> </w:t>
      </w:r>
      <w:r w:rsidR="00800082" w:rsidRPr="00210860">
        <w:t xml:space="preserve">Acute appendicitis is common in children </w:t>
      </w:r>
      <w:r w:rsidR="00800082">
        <w:t xml:space="preserve">often </w:t>
      </w:r>
      <w:r w:rsidR="00800082" w:rsidRPr="00210860">
        <w:t xml:space="preserve">resulting in surgical removal, removal has no effect on the immunity in the gastrointestinal tract, although IgA levels </w:t>
      </w:r>
      <w:r w:rsidR="00800082">
        <w:t xml:space="preserve">are </w:t>
      </w:r>
      <w:r w:rsidR="00800082" w:rsidRPr="00210860">
        <w:t>lower (Girard-</w:t>
      </w:r>
      <w:proofErr w:type="spellStart"/>
      <w:r w:rsidR="00800082" w:rsidRPr="00210860">
        <w:t>Madoux</w:t>
      </w:r>
      <w:proofErr w:type="spellEnd"/>
      <w:r w:rsidR="00800082" w:rsidRPr="00210860">
        <w:t xml:space="preserve"> et al., 2018).</w:t>
      </w:r>
      <w:r w:rsidR="00800082">
        <w:t xml:space="preserve">  Not all defence mechanisms are helpful</w:t>
      </w:r>
      <w:r w:rsidR="00137861">
        <w:t>.</w:t>
      </w:r>
      <w:r w:rsidR="00800082">
        <w:t xml:space="preserve"> Crohn’s disease, an inflammatory bowel disease, is associated with an abnormal T cell mediated immune response towards gut flora </w:t>
      </w:r>
      <w:r w:rsidR="00800082">
        <w:fldChar w:fldCharType="begin"/>
      </w:r>
      <w:r w:rsidR="00FB59B0">
        <w:instrText xml:space="preserve"> ADDIN EN.CITE &lt;EndNote&gt;&lt;Cite&gt;&lt;Author&gt;Jung&lt;/Author&gt;&lt;Year&gt;2010&lt;/Year&gt;&lt;RecNum&gt;4546&lt;/RecNum&gt;&lt;DisplayText&gt;(Jung, Hugot, &amp;amp; Barreau, 2010)&lt;/DisplayText&gt;&lt;record&gt;&lt;rec-number&gt;4546&lt;/rec-number&gt;&lt;foreign-keys&gt;&lt;key app="EN" db-id="wpt90dfw7fe5axet55yxfp9psz59xp29x2zp" timestamp="1606050872" guid="2cffc93c-dc72-4347-ae32-0c591d6fb311"&gt;4546&lt;/key&gt;&lt;/foreign-keys&gt;&lt;ref-type name="Journal Article"&gt;17&lt;/ref-type&gt;&lt;contributors&gt;&lt;authors&gt;&lt;author&gt;Jung, C.&lt;/author&gt;&lt;author&gt;Hugot, J. P.&lt;/author&gt;&lt;author&gt;Barreau, F.&lt;/author&gt;&lt;/authors&gt;&lt;/contributors&gt;&lt;auth-address&gt;UMR843 INSERM, Universite Sorbonne Paris Cite-Diderot, Hopital Robert Debre, 75019 Paris, France.&lt;/auth-address&gt;&lt;titles&gt;&lt;title&gt;Peyer&amp;apos;s Patches: The Immune Sensors of the Intestine&lt;/title&gt;&lt;secondary-title&gt;Int J Inflam&lt;/secondary-title&gt;&lt;/titles&gt;&lt;periodical&gt;&lt;full-title&gt;Int J Inflam&lt;/full-title&gt;&lt;/periodical&gt;&lt;pages&gt;823710&lt;/pages&gt;&lt;volume&gt;2010&lt;/volume&gt;&lt;edition&gt;2010/12/29&lt;/edition&gt;&lt;dates&gt;&lt;year&gt;2010&lt;/year&gt;&lt;pub-dates&gt;&lt;date&gt;Sep 19&lt;/date&gt;&lt;/pub-dates&gt;&lt;/dates&gt;&lt;isbn&gt;2042-0099 (Electronic)&amp;#xD;2042-0099 (Linking)&lt;/isbn&gt;&lt;accession-num&gt;21188221&lt;/accession-num&gt;&lt;urls&gt;&lt;related-urls&gt;&lt;url&gt;https://www.ncbi.nlm.nih.gov/pubmed/21188221&lt;/url&gt;&lt;/related-urls&gt;&lt;/urls&gt;&lt;custom2&gt;PMC3004000&lt;/custom2&gt;&lt;electronic-resource-num&gt;10.4061/2010/823710&lt;/electronic-resource-num&gt;&lt;/record&gt;&lt;/Cite&gt;&lt;/EndNote&gt;</w:instrText>
      </w:r>
      <w:r w:rsidR="00800082">
        <w:fldChar w:fldCharType="separate"/>
      </w:r>
      <w:r w:rsidR="00800082">
        <w:rPr>
          <w:noProof/>
        </w:rPr>
        <w:t>(</w:t>
      </w:r>
      <w:bookmarkStart w:id="5" w:name="_Hlk55826062"/>
      <w:r w:rsidR="00800082">
        <w:rPr>
          <w:noProof/>
        </w:rPr>
        <w:t>Jung, Hugot, &amp; Barreau, 2010)</w:t>
      </w:r>
      <w:bookmarkEnd w:id="5"/>
      <w:r w:rsidR="00800082">
        <w:fldChar w:fldCharType="end"/>
      </w:r>
      <w:r w:rsidR="00800082">
        <w:t>.</w:t>
      </w:r>
    </w:p>
    <w:p w14:paraId="0B692EB2" w14:textId="77777777" w:rsidR="00800082" w:rsidRDefault="00800082" w:rsidP="00800082"/>
    <w:p w14:paraId="5D310BB9" w14:textId="77777777" w:rsidR="00800082" w:rsidRDefault="00800082" w:rsidP="00800082">
      <w:r w:rsidRPr="00210860">
        <w:rPr>
          <w:rStyle w:val="Heading3Char"/>
        </w:rPr>
        <w:t>Tonsil</w:t>
      </w:r>
      <w:r>
        <w:rPr>
          <w:rStyle w:val="Heading3Char"/>
        </w:rPr>
        <w:t>s and adenoids</w:t>
      </w:r>
      <w:r>
        <w:t xml:space="preserve"> </w:t>
      </w:r>
    </w:p>
    <w:p w14:paraId="3D9BA6BA" w14:textId="7FCC95F9" w:rsidR="00800082" w:rsidRDefault="00E84B2B" w:rsidP="00800082">
      <w:r w:rsidRPr="00802F7A">
        <w:rPr>
          <w:color w:val="000000" w:themeColor="text1"/>
        </w:rPr>
        <w:t>The tonsils and adenoids are</w:t>
      </w:r>
      <w:r w:rsidR="00802F7A">
        <w:rPr>
          <w:color w:val="000000" w:themeColor="text1"/>
        </w:rPr>
        <w:t xml:space="preserve"> </w:t>
      </w:r>
      <w:r w:rsidR="00800082" w:rsidRPr="00802F7A">
        <w:rPr>
          <w:color w:val="000000" w:themeColor="text1"/>
        </w:rPr>
        <w:t xml:space="preserve">located </w:t>
      </w:r>
      <w:r w:rsidR="00800082">
        <w:t>in the oropharynx and help prevent pathogens from entering the respiratory system and GI tract</w:t>
      </w:r>
      <w:r w:rsidR="0000710A">
        <w:t>, t</w:t>
      </w:r>
      <w:r w:rsidR="00800082">
        <w:t xml:space="preserve">hey produce IgG, IgA and IgM immunoglobulins </w:t>
      </w:r>
      <w:r w:rsidR="0000710A">
        <w:t>as i</w:t>
      </w:r>
      <w:r w:rsidR="00800082">
        <w:t>nflammation and infection of these tissues are common</w:t>
      </w:r>
      <w:r w:rsidR="00823D7D">
        <w:t xml:space="preserve">. </w:t>
      </w:r>
      <w:r w:rsidR="0000710A">
        <w:t xml:space="preserve">Adenoidectomy and </w:t>
      </w:r>
      <w:r w:rsidR="00800082">
        <w:t xml:space="preserve">tonsillectomy </w:t>
      </w:r>
      <w:r w:rsidR="0000710A">
        <w:t xml:space="preserve">are among </w:t>
      </w:r>
      <w:r w:rsidR="00800082">
        <w:t>the most common surgical procedures in the UK</w:t>
      </w:r>
      <w:r w:rsidR="00FB59B0">
        <w:t xml:space="preserve"> </w:t>
      </w:r>
      <w:r w:rsidR="00FB59B0" w:rsidRPr="005D219D">
        <w:rPr>
          <w:color w:val="000000" w:themeColor="text1"/>
        </w:rPr>
        <w:fldChar w:fldCharType="begin"/>
      </w:r>
      <w:r w:rsidR="001A6D39" w:rsidRPr="005D219D">
        <w:rPr>
          <w:color w:val="000000" w:themeColor="text1"/>
        </w:rPr>
        <w:instrText xml:space="preserve"> ADDIN EN.CITE &lt;EndNote&gt;&lt;Cite&gt;&lt;Author&gt;Green&lt;/Author&gt;&lt;Year&gt;2020&lt;/Year&gt;&lt;RecNum&gt;5173&lt;/RecNum&gt;&lt;DisplayText&gt;(Green, Woodman, McLernon, Patrn, &amp;amp; Engelhardt, 2020)&lt;/DisplayText&gt;&lt;record&gt;&lt;rec-number&gt;5173&lt;/rec-number&gt;&lt;foreign-keys&gt;&lt;key app="EN" db-id="wpt90dfw7fe5axet55yxfp9psz59xp29x2zp" timestamp="1610552344" guid="21cd4f12-f17c-481b-984f-1b8567f825c2"&gt;5173&lt;/key&gt;&lt;/foreign-keys&gt;&lt;ref-type name="Journal Article"&gt;17&lt;/ref-type&gt;&lt;contributors&gt;&lt;authors&gt;&lt;author&gt;Green, Z.&lt;/author&gt;&lt;author&gt;Woodman, N.&lt;/author&gt;&lt;author&gt;McLernon, D. J.&lt;/author&gt;&lt;author&gt;Patrn,&lt;/author&gt;&lt;author&gt;Engelhardt, T.&lt;/author&gt;&lt;/authors&gt;&lt;/contributors&gt;&lt;auth-address&gt;Sheffield Children&amp;apos;s Hospital, Sheffield, UK. Electronic address: zoe.green3@nhs.net.&amp;#xD;King&amp;apos;s College Hospital, London, UK. Electronic address: natasha.woodman@nhs.net.&amp;#xD;Institute of Applied Health Sciences, University of Aberdeen, Aberdeen, UK.&amp;#xD;McGill University Health Center, Montreal Children&amp;apos;s Hospital, Montreal, QC, Canada.&lt;/auth-address&gt;&lt;titles&gt;&lt;title&gt;Incidence of paediatric unplanned day-case admissions in the UK and Ireland: a prospective multicentre observational study&lt;/title&gt;&lt;secondary-title&gt;Br J Anaesth&lt;/secondary-title&gt;&lt;/titles&gt;&lt;periodical&gt;&lt;full-title&gt;Br J Anaesth&lt;/full-title&gt;&lt;/periodical&gt;&lt;edition&gt;2020/02/08&lt;/edition&gt;&lt;keywords&gt;&lt;keyword&gt;ambulatory surgery&lt;/keyword&gt;&lt;keyword&gt;anaesthesia&lt;/keyword&gt;&lt;keyword&gt;paediatrics&lt;/keyword&gt;&lt;keyword&gt;patient admission&lt;/keyword&gt;&lt;keyword&gt;quality improvement&lt;/keyword&gt;&lt;keyword&gt;risk factors&lt;/keyword&gt;&lt;keyword&gt;unplanned hospital admission&lt;/keyword&gt;&lt;/keywords&gt;&lt;dates&gt;&lt;year&gt;2020&lt;/year&gt;&lt;pub-dates&gt;&lt;date&gt;Feb 4&lt;/date&gt;&lt;/pub-dates&gt;&lt;/dates&gt;&lt;isbn&gt;1471-6771 (Electronic)&amp;#xD;0007-0912 (Linking)&lt;/isbn&gt;&lt;accession-num&gt;32029261&lt;/accession-num&gt;&lt;urls&gt;&lt;related-urls&gt;&lt;url&gt;https://www.ncbi.nlm.nih.gov/pubmed/32029261&lt;/url&gt;&lt;/related-urls&gt;&lt;/urls&gt;&lt;electronic-resource-num&gt;10.1016/j.bja.2019.11.035&lt;/electronic-resource-num&gt;&lt;/record&gt;&lt;/Cite&gt;&lt;/EndNote&gt;</w:instrText>
      </w:r>
      <w:r w:rsidR="00FB59B0" w:rsidRPr="005D219D">
        <w:rPr>
          <w:color w:val="000000" w:themeColor="text1"/>
        </w:rPr>
        <w:fldChar w:fldCharType="separate"/>
      </w:r>
      <w:r w:rsidR="00FB59B0" w:rsidRPr="005D219D">
        <w:rPr>
          <w:noProof/>
          <w:color w:val="000000" w:themeColor="text1"/>
        </w:rPr>
        <w:t>(Green, Woodman, McLernon, Patrn, &amp; Engelhardt, 2020)</w:t>
      </w:r>
      <w:r w:rsidR="00FB59B0" w:rsidRPr="005D219D">
        <w:rPr>
          <w:color w:val="000000" w:themeColor="text1"/>
        </w:rPr>
        <w:fldChar w:fldCharType="end"/>
      </w:r>
      <w:r w:rsidR="00800082">
        <w:t xml:space="preserve"> </w:t>
      </w:r>
      <w:r w:rsidR="005D219D">
        <w:t>T</w:t>
      </w:r>
      <w:r w:rsidR="00800082">
        <w:t xml:space="preserve">he removal of these structures do not deplete the immune system, unlike removal of the spleen </w:t>
      </w:r>
      <w:bookmarkStart w:id="6" w:name="_Hlk55826311"/>
      <w:r w:rsidR="00800082">
        <w:fldChar w:fldCharType="begin">
          <w:fldData xml:space="preserve">PEVuZE5vdGU+PENpdGU+PEF1dGhvcj5DYXRhbGFubzwvQXV0aG9yPjxZZWFyPjIwMTg8L1llYXI+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==
</w:fldData>
        </w:fldChar>
      </w:r>
      <w:r w:rsidR="00FB59B0">
        <w:instrText xml:space="preserve"> ADDIN EN.CITE </w:instrText>
      </w:r>
      <w:r w:rsidR="00FB59B0">
        <w:fldChar w:fldCharType="begin">
          <w:fldData xml:space="preserve">PEVuZE5vdGU+PENpdGU+PEF1dGhvcj5DYXRhbGFubzwvQXV0aG9yPjxZZWFyPjIwMTg8L1llYXI+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==
</w:fldData>
        </w:fldChar>
      </w:r>
      <w:r w:rsidR="00FB59B0">
        <w:instrText xml:space="preserve"> ADDIN EN.CITE.DATA </w:instrText>
      </w:r>
      <w:r w:rsidR="00FB59B0">
        <w:fldChar w:fldCharType="end"/>
      </w:r>
      <w:r w:rsidR="00800082">
        <w:fldChar w:fldCharType="separate"/>
      </w:r>
      <w:r w:rsidR="00FB59B0">
        <w:rPr>
          <w:noProof/>
        </w:rPr>
        <w:t>(Bitar, Dowli, &amp; Mourad, 2015; Catalano et al., 2018)</w:t>
      </w:r>
      <w:r w:rsidR="00800082">
        <w:fldChar w:fldCharType="end"/>
      </w:r>
      <w:r w:rsidR="00800082">
        <w:t xml:space="preserve">, </w:t>
      </w:r>
      <w:bookmarkEnd w:id="6"/>
      <w:r w:rsidR="00800082">
        <w:t>although there is an associated reduction in serum IgA levels</w:t>
      </w:r>
      <w:bookmarkStart w:id="7" w:name="_Hlk55826341"/>
      <w:r w:rsidR="00800082">
        <w:t xml:space="preserve"> </w:t>
      </w:r>
      <w:r w:rsidR="00800082">
        <w:fldChar w:fldCharType="begin">
          <w:fldData xml:space="preserve">PEVuZE5vdGU+PENpdGU+PEF1dGhvcj5BbmRyZXUtQmFsbGVzdGVyPC9BdXRob3I+PFllYXI+MjAw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</w:fldData>
        </w:fldChar>
      </w:r>
      <w:r w:rsidR="00FB59B0">
        <w:instrText xml:space="preserve"> ADDIN EN.CITE </w:instrText>
      </w:r>
      <w:r w:rsidR="00FB59B0">
        <w:fldChar w:fldCharType="begin">
          <w:fldData xml:space="preserve">PEVuZE5vdGU+PENpdGU+PEF1dGhvcj5BbmRyZXUtQmFsbGVzdGVyPC9BdXRob3I+PFllYXI+MjAw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</w:fldData>
        </w:fldChar>
      </w:r>
      <w:r w:rsidR="00FB59B0">
        <w:instrText xml:space="preserve"> ADDIN EN.CITE.DATA </w:instrText>
      </w:r>
      <w:r w:rsidR="00FB59B0">
        <w:fldChar w:fldCharType="end"/>
      </w:r>
      <w:r w:rsidR="00800082">
        <w:fldChar w:fldCharType="separate"/>
      </w:r>
      <w:r w:rsidR="00800082">
        <w:rPr>
          <w:noProof/>
        </w:rPr>
        <w:t>(Andreu-Ballester et al., 2007)</w:t>
      </w:r>
      <w:r w:rsidR="00800082">
        <w:fldChar w:fldCharType="end"/>
      </w:r>
      <w:bookmarkEnd w:id="7"/>
      <w:r w:rsidR="00800082">
        <w:t>.</w:t>
      </w:r>
      <w:r w:rsidR="003663F6" w:rsidRPr="003663F6">
        <w:t xml:space="preserve"> </w:t>
      </w:r>
    </w:p>
    <w:p w14:paraId="4388AE0B" w14:textId="6D89A6FF" w:rsidR="006B226C" w:rsidRDefault="006B226C">
      <w:pPr>
        <w:rPr>
          <w:b/>
          <w:bCs/>
          <w:sz w:val="28"/>
          <w:szCs w:val="28"/>
        </w:rPr>
      </w:pPr>
    </w:p>
    <w:p w14:paraId="293B3BEE" w14:textId="77777777" w:rsidR="006B226C" w:rsidRPr="006B226C" w:rsidRDefault="006B226C" w:rsidP="005377F6">
      <w:pPr>
        <w:pStyle w:val="Heading2"/>
      </w:pPr>
      <w:r w:rsidRPr="006B226C">
        <w:t xml:space="preserve">Functions of the Immune System </w:t>
      </w:r>
    </w:p>
    <w:p w14:paraId="6076DCE5" w14:textId="33414AD3" w:rsidR="006B226C" w:rsidRDefault="006B226C" w:rsidP="006B226C">
      <w:r w:rsidRPr="006B226C">
        <w:t>The immune system provides physical and chemical barriers to pathogens and other foreign substances</w:t>
      </w:r>
      <w:r w:rsidR="00755CAF">
        <w:t xml:space="preserve"> </w:t>
      </w:r>
      <w:r w:rsidR="00755CAF" w:rsidRPr="005D219D">
        <w:rPr>
          <w:color w:val="000000" w:themeColor="text1"/>
        </w:rPr>
        <w:fldChar w:fldCharType="begin"/>
      </w:r>
      <w:r w:rsidR="00755CAF" w:rsidRPr="005D219D">
        <w:rPr>
          <w:color w:val="000000" w:themeColor="text1"/>
        </w:rPr>
        <w:instrText xml:space="preserve"> ADDIN EN.CITE &lt;EndNote&gt;&lt;Cite&gt;&lt;Author&gt;Warburton&lt;/Author&gt;&lt;Year&gt;2018&lt;/Year&gt;&lt;RecNum&gt;4395&lt;/RecNum&gt;&lt;DisplayText&gt;(Warburton, 2018)&lt;/DisplayText&gt;&lt;record&gt;&lt;rec-number&gt;4395&lt;/rec-number&gt;&lt;foreign-keys&gt;&lt;key app="EN" db-id="wpt90dfw7fe5axet55yxfp9psz59xp29x2zp" timestamp="1606050219" guid="494600bc-5cf6-4444-b44a-fc64994c89b7"&gt;4395&lt;/key&gt;&lt;/foreign-keys&gt;&lt;ref-type name="Book Section"&gt;5&lt;/ref-type&gt;&lt;contributors&gt;&lt;authors&gt;&lt;author&gt;Warburton, K.&lt;/author&gt;&lt;/authors&gt;&lt;secondary-authors&gt;&lt;author&gt;Price, J.&lt;/author&gt;&lt;author&gt;McAlinden, O.&lt;/author&gt;&lt;/secondary-authors&gt;&lt;/contributors&gt;&lt;titles&gt;&lt;title&gt;Care of children and young people with immunological problems&lt;/title&gt;&lt;secondary-title&gt;Essentials of Nursing Children and Young People&lt;/secondary-title&gt;&lt;/titles&gt;&lt;pages&gt;350 - 360&lt;/pages&gt;&lt;section&gt;23&lt;/section&gt;&lt;dates&gt;&lt;year&gt;2018&lt;/year&gt;&lt;/dates&gt;&lt;pub-location&gt;London&lt;/pub-location&gt;&lt;publisher&gt;Sage&lt;/publisher&gt;&lt;urls&gt;&lt;/urls&gt;&lt;/record&gt;&lt;/Cite&gt;&lt;/EndNote&gt;</w:instrText>
      </w:r>
      <w:r w:rsidR="00755CAF" w:rsidRPr="005D219D">
        <w:rPr>
          <w:color w:val="000000" w:themeColor="text1"/>
        </w:rPr>
        <w:fldChar w:fldCharType="separate"/>
      </w:r>
      <w:r w:rsidR="00755CAF" w:rsidRPr="005D219D">
        <w:rPr>
          <w:noProof/>
          <w:color w:val="000000" w:themeColor="text1"/>
        </w:rPr>
        <w:t>(Warburton, 2018)</w:t>
      </w:r>
      <w:r w:rsidR="00755CAF" w:rsidRPr="005D219D">
        <w:rPr>
          <w:color w:val="000000" w:themeColor="text1"/>
        </w:rPr>
        <w:fldChar w:fldCharType="end"/>
      </w:r>
      <w:r w:rsidR="00755CAF">
        <w:t>.</w:t>
      </w:r>
      <w:r w:rsidRPr="006B226C">
        <w:t xml:space="preserve"> </w:t>
      </w:r>
      <w:r w:rsidR="005D219D">
        <w:t>I</w:t>
      </w:r>
      <w:r w:rsidR="00701D8B">
        <w:t xml:space="preserve">t </w:t>
      </w:r>
      <w:r w:rsidRPr="006B226C">
        <w:t xml:space="preserve">protects the body from infection, </w:t>
      </w:r>
      <w:r w:rsidR="005377F6">
        <w:t xml:space="preserve">fights infection, </w:t>
      </w:r>
      <w:r w:rsidRPr="006B226C">
        <w:t xml:space="preserve">and promotes tissue repair following damage </w:t>
      </w:r>
      <w:bookmarkStart w:id="8" w:name="_Hlk55826402"/>
      <w:r w:rsidRPr="006B226C">
        <w:fldChar w:fldCharType="begin"/>
      </w:r>
      <w:r w:rsidR="00FB59B0">
        <w:instrText xml:space="preserve"> ADDIN EN.CITE &lt;EndNote&gt;&lt;Cite&gt;&lt;Author&gt;Gargani&lt;/Author&gt;&lt;Year&gt;2015&lt;/Year&gt;&lt;RecNum&gt;4393&lt;/RecNum&gt;&lt;DisplayText&gt;(Gargani, 2015)&lt;/DisplayText&gt;&lt;record&gt;&lt;rec-number&gt;4393&lt;/rec-number&gt;&lt;foreign-keys&gt;&lt;key app="EN" db-id="wpt90dfw7fe5axet55yxfp9psz59xp29x2zp" timestamp="1606050219" guid="83014222-ba4b-45bd-bc33-c1ca7db151cf"&gt;4393&lt;/key&gt;&lt;/foreign-keys&gt;&lt;ref-type name="Book"&gt;6&lt;/ref-type&gt;&lt;contributors&gt;&lt;authors&gt;&lt;author&gt;Gargani, Y.&lt;/author&gt;&lt;/authors&gt;&lt;secondary-authors&gt;&lt;author&gt;Hoton-Szar, D.&lt;/author&gt;&lt;/secondary-authors&gt;&lt;/contributors&gt;&lt;titles&gt;&lt;title&gt;Haematology and Immunology&lt;/title&gt;&lt;secondary-title&gt;Crash Course&lt;/secondary-title&gt;&lt;/titles&gt;&lt;edition&gt;4th&lt;/edition&gt;&lt;dates&gt;&lt;year&gt;2015&lt;/year&gt;&lt;/dates&gt;&lt;pub-location&gt;Oxford&lt;/pub-location&gt;&lt;publisher&gt;Elsevier&lt;/publisher&gt;&lt;urls&gt;&lt;/urls&gt;&lt;/record&gt;&lt;/Cite&gt;&lt;/EndNote&gt;</w:instrText>
      </w:r>
      <w:r w:rsidRPr="006B226C">
        <w:fldChar w:fldCharType="separate"/>
      </w:r>
      <w:r w:rsidRPr="006B226C">
        <w:rPr>
          <w:noProof/>
        </w:rPr>
        <w:t>(Gargani, 2015)</w:t>
      </w:r>
      <w:r w:rsidRPr="006B226C">
        <w:fldChar w:fldCharType="end"/>
      </w:r>
      <w:r w:rsidRPr="006B226C">
        <w:t xml:space="preserve">.   </w:t>
      </w:r>
      <w:bookmarkEnd w:id="8"/>
    </w:p>
    <w:p w14:paraId="620D9A43" w14:textId="77777777" w:rsidR="006B226C" w:rsidRPr="006B226C" w:rsidRDefault="006B226C" w:rsidP="006B226C"/>
    <w:p w14:paraId="44DC2F26" w14:textId="77777777" w:rsidR="00E02A1A" w:rsidRDefault="00E02A1A" w:rsidP="005377F6">
      <w:pPr>
        <w:pStyle w:val="Heading3"/>
      </w:pPr>
      <w:r>
        <w:t xml:space="preserve">Body defence </w:t>
      </w:r>
    </w:p>
    <w:p w14:paraId="40BD6A38" w14:textId="4E913EA7" w:rsidR="00A24FB1" w:rsidRDefault="007D509B">
      <w:r w:rsidRPr="007D509B">
        <w:t>There are</w:t>
      </w:r>
      <w:r>
        <w:t xml:space="preserve"> two main </w:t>
      </w:r>
      <w:r w:rsidR="00E02A1A">
        <w:t xml:space="preserve">types </w:t>
      </w:r>
      <w:r>
        <w:t>of defence</w:t>
      </w:r>
      <w:r w:rsidR="00880CB8">
        <w:t xml:space="preserve">, </w:t>
      </w:r>
      <w:r w:rsidR="002564CF">
        <w:t>i</w:t>
      </w:r>
      <w:r>
        <w:t>nnate immunity</w:t>
      </w:r>
      <w:r w:rsidR="002564CF">
        <w:t xml:space="preserve"> </w:t>
      </w:r>
      <w:r w:rsidR="00DF27F9">
        <w:t>(</w:t>
      </w:r>
      <w:r>
        <w:t>natural immunit</w:t>
      </w:r>
      <w:r w:rsidR="002564CF">
        <w:t>y</w:t>
      </w:r>
      <w:r w:rsidR="00DF27F9">
        <w:t>)</w:t>
      </w:r>
      <w:r w:rsidR="006B226C">
        <w:t xml:space="preserve"> </w:t>
      </w:r>
      <w:r w:rsidR="00DF27F9">
        <w:t xml:space="preserve">and </w:t>
      </w:r>
      <w:r w:rsidR="00430043" w:rsidRPr="00430043">
        <w:t>adaptive immunity</w:t>
      </w:r>
      <w:r w:rsidR="00701D8B">
        <w:t xml:space="preserve">, </w:t>
      </w:r>
      <w:r w:rsidR="00880CB8">
        <w:t xml:space="preserve">which </w:t>
      </w:r>
      <w:r w:rsidR="00430043">
        <w:t>function synergistically.</w:t>
      </w:r>
      <w:r w:rsidR="00701D8B">
        <w:t xml:space="preserve"> </w:t>
      </w:r>
      <w:r w:rsidR="00880CB8">
        <w:t>I</w:t>
      </w:r>
      <w:r w:rsidR="00430043">
        <w:t xml:space="preserve">nnate immunity </w:t>
      </w:r>
      <w:r>
        <w:t>include</w:t>
      </w:r>
      <w:r w:rsidR="00165C5B">
        <w:t>s</w:t>
      </w:r>
      <w:r>
        <w:t xml:space="preserve"> </w:t>
      </w:r>
      <w:r w:rsidR="002564CF">
        <w:t xml:space="preserve">the </w:t>
      </w:r>
      <w:r>
        <w:t xml:space="preserve">physical barriers, </w:t>
      </w:r>
      <w:r w:rsidR="002564CF">
        <w:t xml:space="preserve">such as the mucous membranes and the skin, </w:t>
      </w:r>
      <w:r>
        <w:t xml:space="preserve">the </w:t>
      </w:r>
      <w:r w:rsidR="00A24FB1" w:rsidRPr="00A24FB1">
        <w:t xml:space="preserve">gastric </w:t>
      </w:r>
      <w:r w:rsidR="00A24FB1">
        <w:t>pH</w:t>
      </w:r>
      <w:r w:rsidR="00A24FB1" w:rsidRPr="00A24FB1">
        <w:t xml:space="preserve">, </w:t>
      </w:r>
      <w:r w:rsidR="00A24FB1">
        <w:t xml:space="preserve">the </w:t>
      </w:r>
      <w:r>
        <w:t xml:space="preserve">natural immune </w:t>
      </w:r>
      <w:r w:rsidR="00AC2FE9">
        <w:t>response,</w:t>
      </w:r>
      <w:r w:rsidR="00165C5B">
        <w:t xml:space="preserve"> </w:t>
      </w:r>
      <w:r>
        <w:t xml:space="preserve">the </w:t>
      </w:r>
      <w:r w:rsidR="006B226C">
        <w:t>functioning</w:t>
      </w:r>
      <w:r>
        <w:t xml:space="preserve"> of s</w:t>
      </w:r>
      <w:r w:rsidR="00701D8B">
        <w:t>ome s</w:t>
      </w:r>
      <w:r>
        <w:t xml:space="preserve">pecialist cells, </w:t>
      </w:r>
      <w:r w:rsidR="006B226C">
        <w:t xml:space="preserve">such as the </w:t>
      </w:r>
      <w:r>
        <w:t xml:space="preserve">phagocytes, neutrophils, natural killer </w:t>
      </w:r>
      <w:r w:rsidR="00E02A1A">
        <w:t>cells,</w:t>
      </w:r>
      <w:r>
        <w:t xml:space="preserve"> and mast cells. </w:t>
      </w:r>
    </w:p>
    <w:p w14:paraId="5A86A1EB" w14:textId="77777777" w:rsidR="00A24FB1" w:rsidRDefault="00A24FB1"/>
    <w:p w14:paraId="5DD401F3" w14:textId="01AEF2F4" w:rsidR="002564CF" w:rsidRDefault="00A24FB1">
      <w:r>
        <w:t xml:space="preserve">Natural body secretions </w:t>
      </w:r>
      <w:r w:rsidRPr="00A24FB1">
        <w:t>can help trap and wash off organisms: tears and saliva contain lysosome, a</w:t>
      </w:r>
      <w:r>
        <w:t xml:space="preserve">n </w:t>
      </w:r>
      <w:r w:rsidRPr="00A24FB1">
        <w:t>enzyme which kills bacteria by breaking down cell walls (</w:t>
      </w:r>
      <w:proofErr w:type="spellStart"/>
      <w:r w:rsidRPr="00A24FB1">
        <w:t>Mahmoudi</w:t>
      </w:r>
      <w:proofErr w:type="spellEnd"/>
      <w:r w:rsidRPr="00A24FB1">
        <w:t>, 2016), acidic sweat and se</w:t>
      </w:r>
      <w:r w:rsidR="00701D8B">
        <w:t>cretions from se</w:t>
      </w:r>
      <w:r w:rsidRPr="00A24FB1">
        <w:t>baceous glands cont</w:t>
      </w:r>
      <w:r>
        <w:t>ain</w:t>
      </w:r>
      <w:r w:rsidRPr="00A24FB1">
        <w:t xml:space="preserve"> antibacterial and antifungal chemicals, and macrophages, a type of phagocyte</w:t>
      </w:r>
      <w:r>
        <w:t xml:space="preserve"> </w:t>
      </w:r>
      <w:r w:rsidR="00494582">
        <w:t xml:space="preserve">which </w:t>
      </w:r>
      <w:r>
        <w:t>ingest</w:t>
      </w:r>
      <w:r w:rsidR="00494582">
        <w:t>s</w:t>
      </w:r>
      <w:r>
        <w:t xml:space="preserve"> and destroy</w:t>
      </w:r>
      <w:r w:rsidR="00494582">
        <w:t>s</w:t>
      </w:r>
      <w:r>
        <w:t xml:space="preserve"> invading microorganisms</w:t>
      </w:r>
      <w:r w:rsidRPr="00A24FB1">
        <w:t xml:space="preserve">. </w:t>
      </w:r>
      <w:r>
        <w:t xml:space="preserve"> </w:t>
      </w:r>
    </w:p>
    <w:p w14:paraId="66C44698" w14:textId="12D516DA" w:rsidR="00A24FB1" w:rsidRDefault="00A24FB1"/>
    <w:p w14:paraId="03272820" w14:textId="1B5C8E77" w:rsidR="00A24FB1" w:rsidRDefault="00A24FB1" w:rsidP="00A24FB1">
      <w:r>
        <w:t xml:space="preserve">Innate Immunity has three </w:t>
      </w:r>
      <w:r w:rsidR="006B226C">
        <w:t>main</w:t>
      </w:r>
      <w:r>
        <w:t xml:space="preserve"> characteristics:</w:t>
      </w:r>
    </w:p>
    <w:p w14:paraId="103AF93E" w14:textId="77777777" w:rsidR="00A24FB1" w:rsidRDefault="00A24FB1" w:rsidP="00A24FB1">
      <w:r>
        <w:t>1 – It reacts very quickly to pathogens</w:t>
      </w:r>
    </w:p>
    <w:p w14:paraId="41787A0C" w14:textId="77777777" w:rsidR="00A24FB1" w:rsidRDefault="00A24FB1" w:rsidP="00A24FB1">
      <w:r>
        <w:t>2 – It responds the same way each time</w:t>
      </w:r>
    </w:p>
    <w:p w14:paraId="13DA76AD" w14:textId="469CF449" w:rsidR="00A24FB1" w:rsidRDefault="00A24FB1" w:rsidP="00A24FB1">
      <w:r>
        <w:t xml:space="preserve">3 – The process starts again each time it meets a pathogen </w:t>
      </w:r>
      <w:bookmarkStart w:id="9" w:name="_Hlk55826435"/>
      <w:r>
        <w:t>(</w:t>
      </w:r>
      <w:proofErr w:type="spellStart"/>
      <w:r>
        <w:t>Boore</w:t>
      </w:r>
      <w:proofErr w:type="spellEnd"/>
      <w:r>
        <w:t>, Cook, &amp; Shepherd, 2016)</w:t>
      </w:r>
      <w:bookmarkEnd w:id="9"/>
    </w:p>
    <w:p w14:paraId="0E5473D5" w14:textId="40FCB8AB" w:rsidR="00494582" w:rsidRDefault="00494582" w:rsidP="00A24FB1"/>
    <w:p w14:paraId="5575E240" w14:textId="59A2A047" w:rsidR="00494582" w:rsidRDefault="00494582" w:rsidP="00494582">
      <w:r>
        <w:lastRenderedPageBreak/>
        <w:t xml:space="preserve">If the skin or mucus membranes are breached an inflammatory process may commence </w:t>
      </w:r>
      <w:r w:rsidRPr="00494582">
        <w:t>to prevent the spread of the damage to tissues nearby, dispose of damaged tissue, and start t</w:t>
      </w:r>
      <w:r w:rsidR="00DD5FD8">
        <w:t xml:space="preserve">he </w:t>
      </w:r>
      <w:r w:rsidRPr="00494582">
        <w:t>heal</w:t>
      </w:r>
      <w:r w:rsidR="00DD5FD8">
        <w:t>ing process</w:t>
      </w:r>
      <w:r w:rsidRPr="00494582">
        <w:t xml:space="preserve"> (</w:t>
      </w:r>
      <w:bookmarkStart w:id="10" w:name="_Hlk55826477"/>
      <w:r w:rsidRPr="00494582">
        <w:t xml:space="preserve">Waugh &amp; Grant, 2018). </w:t>
      </w:r>
      <w:r>
        <w:t xml:space="preserve"> </w:t>
      </w:r>
      <w:bookmarkEnd w:id="10"/>
      <w:r w:rsidRPr="00494582">
        <w:t xml:space="preserve">The signs </w:t>
      </w:r>
      <w:r>
        <w:t xml:space="preserve">of inflammatory response </w:t>
      </w:r>
      <w:r w:rsidR="00DD5FD8">
        <w:t xml:space="preserve">at tissue level include </w:t>
      </w:r>
      <w:r w:rsidRPr="00494582">
        <w:t>redness, heat, swelling and pain.</w:t>
      </w:r>
      <w:r w:rsidR="00DD5FD8">
        <w:t xml:space="preserve">  At </w:t>
      </w:r>
      <w:r w:rsidR="00DD5FD8" w:rsidRPr="00DD5FD8">
        <w:t xml:space="preserve">microcirculatory </w:t>
      </w:r>
      <w:r w:rsidR="005377F6">
        <w:t>level,</w:t>
      </w:r>
      <w:r w:rsidR="00DD5FD8">
        <w:t xml:space="preserve"> the </w:t>
      </w:r>
      <w:r w:rsidR="00DD5FD8" w:rsidRPr="00DD5FD8">
        <w:t>process include</w:t>
      </w:r>
      <w:r w:rsidR="00DD5FD8">
        <w:t>s</w:t>
      </w:r>
      <w:r w:rsidR="00DD5FD8" w:rsidRPr="00DD5FD8">
        <w:t xml:space="preserve"> vascular permeability changes, leukocyte recruitment and accumulation, and inflammatory mediator release</w:t>
      </w:r>
      <w:r w:rsidR="00E60E0A">
        <w:t xml:space="preserve"> see table 2</w:t>
      </w:r>
      <w:r w:rsidR="00DD5FD8">
        <w:t xml:space="preserve"> </w:t>
      </w:r>
      <w:r w:rsidR="00B43D04">
        <w:t xml:space="preserve">(Chen, Deng, Cui et al 2018). </w:t>
      </w:r>
    </w:p>
    <w:p w14:paraId="7EBD6247" w14:textId="72909A7B" w:rsidR="004E64A0" w:rsidRDefault="004E64A0" w:rsidP="00494582"/>
    <w:p w14:paraId="30836755" w14:textId="46B048CE" w:rsidR="004E64A0" w:rsidRDefault="004E64A0" w:rsidP="00494582">
      <w:r>
        <w:t>A</w:t>
      </w:r>
      <w:r w:rsidRPr="004E64A0">
        <w:t xml:space="preserve">daptive immunity </w:t>
      </w:r>
      <w:r>
        <w:t xml:space="preserve">acts with </w:t>
      </w:r>
      <w:r w:rsidRPr="004E64A0">
        <w:t xml:space="preserve">innate immunity but is antigen specific.  This consists of B cells (a humoral immune response) </w:t>
      </w:r>
      <w:r w:rsidR="00701D8B">
        <w:t xml:space="preserve">and </w:t>
      </w:r>
      <w:r w:rsidRPr="004E64A0">
        <w:t xml:space="preserve">T cells (a cell mediated response).  </w:t>
      </w:r>
    </w:p>
    <w:p w14:paraId="06D2FE1E" w14:textId="77777777" w:rsidR="00494582" w:rsidRDefault="00494582" w:rsidP="00494582"/>
    <w:p w14:paraId="7BB2B9A9" w14:textId="093BE69C" w:rsidR="00494582" w:rsidRPr="008C28CB" w:rsidRDefault="00BA4ADC" w:rsidP="00B43D04">
      <w:pPr>
        <w:pStyle w:val="Heading4"/>
      </w:pPr>
      <w:r>
        <w:t xml:space="preserve">Table 2 </w:t>
      </w:r>
      <w:r w:rsidR="00494582" w:rsidRPr="008C28CB">
        <w:t>Specialist cells of the immune system</w:t>
      </w:r>
    </w:p>
    <w:tbl>
      <w:tblPr>
        <w:tblStyle w:val="TableGrid"/>
        <w:tblW w:w="0" w:type="auto"/>
        <w:tblLook w:val="04A0" w:firstRow="1" w:lastRow="0" w:firstColumn="1" w:lastColumn="0" w:noHBand="0" w:noVBand="1"/>
      </w:tblPr>
      <w:tblGrid>
        <w:gridCol w:w="2405"/>
        <w:gridCol w:w="6605"/>
      </w:tblGrid>
      <w:tr w:rsidR="008324D6" w14:paraId="5EFEA0C6" w14:textId="77777777" w:rsidTr="00DF27F9">
        <w:tc>
          <w:tcPr>
            <w:tcW w:w="2405" w:type="dxa"/>
          </w:tcPr>
          <w:p w14:paraId="3C15CE46" w14:textId="7A1DF12D" w:rsidR="008324D6" w:rsidRDefault="008324D6" w:rsidP="00494582">
            <w:r>
              <w:t xml:space="preserve">Cell type </w:t>
            </w:r>
          </w:p>
        </w:tc>
        <w:tc>
          <w:tcPr>
            <w:tcW w:w="6605" w:type="dxa"/>
          </w:tcPr>
          <w:p w14:paraId="2B971B4A" w14:textId="23054CCC" w:rsidR="008324D6" w:rsidRDefault="008324D6" w:rsidP="00494582">
            <w:r>
              <w:t xml:space="preserve">Function / action </w:t>
            </w:r>
          </w:p>
        </w:tc>
      </w:tr>
      <w:tr w:rsidR="00DF27F9" w14:paraId="0A46FEF2" w14:textId="77777777" w:rsidTr="00DF27F9">
        <w:tc>
          <w:tcPr>
            <w:tcW w:w="2405" w:type="dxa"/>
          </w:tcPr>
          <w:p w14:paraId="5AEB6707" w14:textId="5744DF14" w:rsidR="00DF27F9" w:rsidRDefault="00DF27F9" w:rsidP="00494582">
            <w:r>
              <w:t xml:space="preserve">Phagocytes </w:t>
            </w:r>
          </w:p>
        </w:tc>
        <w:tc>
          <w:tcPr>
            <w:tcW w:w="6605" w:type="dxa"/>
          </w:tcPr>
          <w:p w14:paraId="13DC6CCF" w14:textId="4411F97A" w:rsidR="00DF27F9" w:rsidRDefault="00DF27F9" w:rsidP="00494582">
            <w:r>
              <w:t>These are cells which ‘</w:t>
            </w:r>
            <w:r w:rsidRPr="00DF27F9">
              <w:t>engulf’ foreign cells and debris</w:t>
            </w:r>
            <w:r w:rsidR="00880CB8">
              <w:t>.</w:t>
            </w:r>
            <w:r w:rsidR="00116BC0">
              <w:t xml:space="preserve"> </w:t>
            </w:r>
            <w:r w:rsidR="00880CB8">
              <w:t>T</w:t>
            </w:r>
            <w:r>
              <w:t>hey</w:t>
            </w:r>
            <w:r w:rsidRPr="00DF27F9">
              <w:t xml:space="preserve"> include Neutrophils and Macrophages. </w:t>
            </w:r>
            <w:r>
              <w:t xml:space="preserve"> R</w:t>
            </w:r>
            <w:r w:rsidRPr="00DF27F9">
              <w:t xml:space="preserve">eceptors on the cell membranes of </w:t>
            </w:r>
            <w:r w:rsidR="00880CB8">
              <w:t>P</w:t>
            </w:r>
            <w:r w:rsidRPr="00DF27F9">
              <w:t>hagocytes detect the foreign particle</w:t>
            </w:r>
            <w:r>
              <w:t>s</w:t>
            </w:r>
            <w:r w:rsidRPr="00DF27F9">
              <w:t xml:space="preserve"> and</w:t>
            </w:r>
            <w:r>
              <w:t xml:space="preserve"> prepare them</w:t>
            </w:r>
            <w:r w:rsidRPr="00DF27F9">
              <w:t xml:space="preserve"> for ingestion</w:t>
            </w:r>
            <w:r>
              <w:t xml:space="preserve">.   </w:t>
            </w:r>
          </w:p>
        </w:tc>
      </w:tr>
      <w:tr w:rsidR="00DF27F9" w14:paraId="032516C3" w14:textId="77777777" w:rsidTr="00DF27F9">
        <w:tc>
          <w:tcPr>
            <w:tcW w:w="2405" w:type="dxa"/>
          </w:tcPr>
          <w:p w14:paraId="60AF30CD" w14:textId="59CF4C1D" w:rsidR="00DF27F9" w:rsidRDefault="00DF27F9" w:rsidP="00494582">
            <w:r>
              <w:t xml:space="preserve">Macrophages </w:t>
            </w:r>
          </w:p>
        </w:tc>
        <w:tc>
          <w:tcPr>
            <w:tcW w:w="6605" w:type="dxa"/>
          </w:tcPr>
          <w:p w14:paraId="3BF00CBA" w14:textId="6B9C3ED4" w:rsidR="00DF27F9" w:rsidRDefault="00DF27F9" w:rsidP="00494582">
            <w:r w:rsidRPr="00DF27F9">
              <w:t xml:space="preserve">The action of </w:t>
            </w:r>
            <w:r w:rsidR="00880CB8">
              <w:t>N</w:t>
            </w:r>
            <w:r w:rsidRPr="00DF27F9">
              <w:t xml:space="preserve">eutrophils and </w:t>
            </w:r>
            <w:r w:rsidR="00880CB8">
              <w:t>M</w:t>
            </w:r>
            <w:r w:rsidRPr="00DF27F9">
              <w:t xml:space="preserve">onocytes </w:t>
            </w:r>
            <w:r>
              <w:t>change w</w:t>
            </w:r>
            <w:r w:rsidRPr="00DF27F9">
              <w:t>hen infection occurs</w:t>
            </w:r>
            <w:r>
              <w:t>.  N</w:t>
            </w:r>
            <w:r w:rsidRPr="00DF27F9">
              <w:t xml:space="preserve">eutrophils and </w:t>
            </w:r>
            <w:r>
              <w:t>M</w:t>
            </w:r>
            <w:r w:rsidRPr="00DF27F9">
              <w:t xml:space="preserve">onocytes </w:t>
            </w:r>
            <w:r w:rsidR="00116BC0">
              <w:t xml:space="preserve">can </w:t>
            </w:r>
            <w:r w:rsidRPr="00DF27F9">
              <w:t>develop into macrophages.</w:t>
            </w:r>
          </w:p>
        </w:tc>
      </w:tr>
      <w:tr w:rsidR="00DF27F9" w14:paraId="2B89694E" w14:textId="77777777" w:rsidTr="00DF27F9">
        <w:tc>
          <w:tcPr>
            <w:tcW w:w="2405" w:type="dxa"/>
          </w:tcPr>
          <w:p w14:paraId="40E6EC7D" w14:textId="222AD4B1" w:rsidR="00DF27F9" w:rsidRDefault="00116BC0" w:rsidP="00494582">
            <w:r>
              <w:t xml:space="preserve">Natural Killer Cells </w:t>
            </w:r>
          </w:p>
        </w:tc>
        <w:tc>
          <w:tcPr>
            <w:tcW w:w="6605" w:type="dxa"/>
          </w:tcPr>
          <w:p w14:paraId="760B5359" w14:textId="431DD29F" w:rsidR="00DF27F9" w:rsidRDefault="00116BC0" w:rsidP="00494582">
            <w:r>
              <w:t xml:space="preserve">These </w:t>
            </w:r>
            <w:r w:rsidR="008324D6">
              <w:t xml:space="preserve">are lymphocytes from the same family as T and B cells.  They respond quickly to a variety of pathological challenges.  </w:t>
            </w:r>
          </w:p>
        </w:tc>
      </w:tr>
      <w:tr w:rsidR="00DF27F9" w14:paraId="71A48A6B" w14:textId="77777777" w:rsidTr="00DF27F9">
        <w:tc>
          <w:tcPr>
            <w:tcW w:w="2405" w:type="dxa"/>
          </w:tcPr>
          <w:p w14:paraId="5199A56F" w14:textId="5D1C8E7F" w:rsidR="00DF27F9" w:rsidRDefault="00116BC0" w:rsidP="00494582">
            <w:r w:rsidRPr="00116BC0">
              <w:t>Eosinophils</w:t>
            </w:r>
          </w:p>
        </w:tc>
        <w:tc>
          <w:tcPr>
            <w:tcW w:w="6605" w:type="dxa"/>
          </w:tcPr>
          <w:p w14:paraId="0E6C73D6" w14:textId="642328D3" w:rsidR="00DF27F9" w:rsidRDefault="00116BC0" w:rsidP="00494582">
            <w:r>
              <w:t>A</w:t>
            </w:r>
            <w:r w:rsidRPr="00116BC0">
              <w:t>cts against parasites, supports the allergic response and the inflammatory process.</w:t>
            </w:r>
          </w:p>
        </w:tc>
      </w:tr>
      <w:tr w:rsidR="00DF27F9" w14:paraId="7EF5F391" w14:textId="77777777" w:rsidTr="00DF27F9">
        <w:tc>
          <w:tcPr>
            <w:tcW w:w="2405" w:type="dxa"/>
          </w:tcPr>
          <w:p w14:paraId="505F151E" w14:textId="3A7E874E" w:rsidR="00DF27F9" w:rsidRDefault="00116BC0" w:rsidP="00494582">
            <w:r>
              <w:t xml:space="preserve">Mast cells </w:t>
            </w:r>
          </w:p>
        </w:tc>
        <w:tc>
          <w:tcPr>
            <w:tcW w:w="6605" w:type="dxa"/>
          </w:tcPr>
          <w:p w14:paraId="6ABA0F9D" w14:textId="6EC0013C" w:rsidR="00DF27F9" w:rsidRDefault="00116BC0" w:rsidP="00494582">
            <w:r>
              <w:t>Release histamine</w:t>
            </w:r>
            <w:r w:rsidR="00E60E0A">
              <w:t xml:space="preserve"> as part of the inflammatory response, </w:t>
            </w:r>
            <w:proofErr w:type="gramStart"/>
            <w:r w:rsidR="00E60E0A">
              <w:t>a  signalling</w:t>
            </w:r>
            <w:proofErr w:type="gramEnd"/>
            <w:r w:rsidR="00E60E0A">
              <w:t xml:space="preserve"> molecule which indicates </w:t>
            </w:r>
            <w:r>
              <w:t xml:space="preserve"> </w:t>
            </w:r>
            <w:r w:rsidR="00E60E0A">
              <w:t xml:space="preserve">cell injury /distress and is part of a cascade of events in body defence. </w:t>
            </w:r>
          </w:p>
        </w:tc>
      </w:tr>
      <w:tr w:rsidR="00DF27F9" w14:paraId="733CC49D" w14:textId="77777777" w:rsidTr="00DF27F9">
        <w:tc>
          <w:tcPr>
            <w:tcW w:w="2405" w:type="dxa"/>
          </w:tcPr>
          <w:p w14:paraId="3C8DF358" w14:textId="13431F4E" w:rsidR="00DF27F9" w:rsidRDefault="00116BC0" w:rsidP="00494582">
            <w:r w:rsidRPr="00116BC0">
              <w:t>T lymphocytes</w:t>
            </w:r>
            <w:r>
              <w:t xml:space="preserve"> (T cells) </w:t>
            </w:r>
          </w:p>
        </w:tc>
        <w:tc>
          <w:tcPr>
            <w:tcW w:w="6605" w:type="dxa"/>
          </w:tcPr>
          <w:p w14:paraId="106D84CE" w14:textId="33E21061" w:rsidR="00116BC0" w:rsidRDefault="00116BC0" w:rsidP="00116BC0">
            <w:r>
              <w:t>T Helper Cells (CD4+)</w:t>
            </w:r>
            <w:r w:rsidR="004E64A0">
              <w:t xml:space="preserve"> support </w:t>
            </w:r>
            <w:r>
              <w:t xml:space="preserve">the maturation of B cells into plasma cells and/or memory cells and </w:t>
            </w:r>
            <w:r w:rsidR="00880CB8">
              <w:t>M</w:t>
            </w:r>
            <w:r>
              <w:t>acrophages which help enhance their efficiency</w:t>
            </w:r>
            <w:r w:rsidR="004E64A0">
              <w:t>.</w:t>
            </w:r>
          </w:p>
          <w:p w14:paraId="548C86D6" w14:textId="77777777" w:rsidR="00116BC0" w:rsidRDefault="00116BC0" w:rsidP="00116BC0"/>
          <w:p w14:paraId="40EFF6EC" w14:textId="0B81886D" w:rsidR="00116BC0" w:rsidRDefault="00116BC0" w:rsidP="00116BC0">
            <w:r>
              <w:t>T Cytotoxic Cells (CD8+)</w:t>
            </w:r>
            <w:r w:rsidR="004E64A0">
              <w:t xml:space="preserve"> function to </w:t>
            </w:r>
            <w:r>
              <w:t>destr</w:t>
            </w:r>
            <w:r w:rsidR="004E64A0">
              <w:t xml:space="preserve">oy </w:t>
            </w:r>
            <w:r>
              <w:t>cells that have been infected by foreign pathogens</w:t>
            </w:r>
            <w:r w:rsidR="004E64A0">
              <w:t>.</w:t>
            </w:r>
          </w:p>
          <w:p w14:paraId="50E08C95" w14:textId="77777777" w:rsidR="00116BC0" w:rsidRDefault="00116BC0" w:rsidP="00116BC0"/>
          <w:p w14:paraId="6B42E169" w14:textId="2B9B118B" w:rsidR="00116BC0" w:rsidRDefault="00116BC0" w:rsidP="00116BC0">
            <w:r>
              <w:t xml:space="preserve">T Regulatory Cells </w:t>
            </w:r>
            <w:r w:rsidR="004E64A0">
              <w:t>help</w:t>
            </w:r>
            <w:r>
              <w:t xml:space="preserve"> control the immune response </w:t>
            </w:r>
          </w:p>
          <w:p w14:paraId="7FCE6723" w14:textId="77777777" w:rsidR="00116BC0" w:rsidRDefault="00116BC0" w:rsidP="00116BC0"/>
          <w:p w14:paraId="2CBD3F93" w14:textId="48F594E8" w:rsidR="00DF27F9" w:rsidRDefault="00116BC0" w:rsidP="004E64A0">
            <w:r>
              <w:t>T Memory Cells</w:t>
            </w:r>
            <w:r w:rsidR="004E64A0">
              <w:t xml:space="preserve"> </w:t>
            </w:r>
            <w:r>
              <w:t xml:space="preserve">include memory helper T cells and memory cytotoxic T cells </w:t>
            </w:r>
            <w:r w:rsidR="004E64A0">
              <w:t xml:space="preserve">and </w:t>
            </w:r>
            <w:r>
              <w:t xml:space="preserve">are involved in discovering antigens on subsequent immune response occasions, </w:t>
            </w:r>
            <w:r w:rsidR="004E64A0">
              <w:t xml:space="preserve">enabling </w:t>
            </w:r>
            <w:r>
              <w:t>a rapid immune response</w:t>
            </w:r>
            <w:r w:rsidR="004E64A0">
              <w:t xml:space="preserve">. </w:t>
            </w:r>
            <w:r>
              <w:t xml:space="preserve"> </w:t>
            </w:r>
          </w:p>
        </w:tc>
      </w:tr>
      <w:tr w:rsidR="004E64A0" w14:paraId="3F46E35D" w14:textId="77777777" w:rsidTr="00DF27F9">
        <w:tc>
          <w:tcPr>
            <w:tcW w:w="2405" w:type="dxa"/>
          </w:tcPr>
          <w:p w14:paraId="0A68EA09" w14:textId="7C579102" w:rsidR="004E64A0" w:rsidRPr="00116BC0" w:rsidRDefault="007476FE" w:rsidP="00494582">
            <w:r w:rsidRPr="007476FE">
              <w:t>B cells</w:t>
            </w:r>
          </w:p>
        </w:tc>
        <w:tc>
          <w:tcPr>
            <w:tcW w:w="6605" w:type="dxa"/>
          </w:tcPr>
          <w:p w14:paraId="75E7236C" w14:textId="029B1808" w:rsidR="004E64A0" w:rsidRDefault="007476FE" w:rsidP="007476FE">
            <w:r>
              <w:t xml:space="preserve">These enable the Humoral Immune Response (Antibody-Mediated Immunity) triggered when they encounter a specific antigen.  They are capable of rapid division and produce antibodies.   Antibodies are known as surface immunoglobulins (Ig) found on cell </w:t>
            </w:r>
            <w:proofErr w:type="gramStart"/>
            <w:r>
              <w:t>surfaces  and</w:t>
            </w:r>
            <w:proofErr w:type="gramEnd"/>
            <w:r>
              <w:t xml:space="preserve"> are classified as antigen receptors, or B cell receptors (</w:t>
            </w:r>
            <w:proofErr w:type="spellStart"/>
            <w:r>
              <w:t>BcR</w:t>
            </w:r>
            <w:proofErr w:type="spellEnd"/>
            <w:r>
              <w:t xml:space="preserve">). There are five different types of immunoglobulins: IgG, IgA, IgM, </w:t>
            </w:r>
            <w:proofErr w:type="spellStart"/>
            <w:r>
              <w:t>IgE</w:t>
            </w:r>
            <w:proofErr w:type="spellEnd"/>
            <w:r>
              <w:t xml:space="preserve">, and </w:t>
            </w:r>
            <w:proofErr w:type="spellStart"/>
            <w:r>
              <w:t>IgD</w:t>
            </w:r>
            <w:proofErr w:type="spellEnd"/>
            <w:r>
              <w:t xml:space="preserve"> </w:t>
            </w:r>
            <w:r w:rsidR="00880CB8">
              <w:t xml:space="preserve">which </w:t>
            </w:r>
            <w:r>
              <w:t>differ in shape and function.</w:t>
            </w:r>
          </w:p>
        </w:tc>
      </w:tr>
    </w:tbl>
    <w:p w14:paraId="33E476F1" w14:textId="33556E9D" w:rsidR="00DF27F9" w:rsidRDefault="00116BC0" w:rsidP="00494582">
      <w:bookmarkStart w:id="11" w:name="_Hlk55826522"/>
      <w:proofErr w:type="spellStart"/>
      <w:r w:rsidRPr="00116BC0">
        <w:t>Gargani</w:t>
      </w:r>
      <w:proofErr w:type="spellEnd"/>
      <w:r>
        <w:t xml:space="preserve"> (</w:t>
      </w:r>
      <w:r w:rsidRPr="00116BC0">
        <w:t xml:space="preserve">2015), Rosales &amp; Uribe-Querol, </w:t>
      </w:r>
      <w:r>
        <w:t>(</w:t>
      </w:r>
      <w:r w:rsidRPr="00116BC0">
        <w:t>2017)</w:t>
      </w:r>
      <w:r>
        <w:t xml:space="preserve"> </w:t>
      </w:r>
      <w:r w:rsidRPr="00116BC0">
        <w:t xml:space="preserve">Waugh &amp; Grant, </w:t>
      </w:r>
      <w:r>
        <w:t>(</w:t>
      </w:r>
      <w:r w:rsidRPr="00116BC0">
        <w:t xml:space="preserve">2018) </w:t>
      </w:r>
      <w:proofErr w:type="spellStart"/>
      <w:r w:rsidRPr="00116BC0">
        <w:t>Mahmoudi</w:t>
      </w:r>
      <w:proofErr w:type="spellEnd"/>
      <w:r w:rsidRPr="00116BC0">
        <w:t xml:space="preserve">, </w:t>
      </w:r>
      <w:r>
        <w:t>(</w:t>
      </w:r>
      <w:r w:rsidRPr="00116BC0">
        <w:t>2016). Playfair &amp; Chain, 2013)</w:t>
      </w:r>
      <w:r w:rsidR="004E64A0" w:rsidRPr="004E64A0">
        <w:t xml:space="preserve"> </w:t>
      </w:r>
      <w:proofErr w:type="spellStart"/>
      <w:r w:rsidR="004E64A0" w:rsidRPr="004E64A0">
        <w:t>Boore</w:t>
      </w:r>
      <w:proofErr w:type="spellEnd"/>
      <w:r w:rsidR="004E64A0" w:rsidRPr="004E64A0">
        <w:t xml:space="preserve"> et al., 2016)</w:t>
      </w:r>
      <w:r w:rsidR="004E64A0">
        <w:t xml:space="preserve"> </w:t>
      </w:r>
      <w:r w:rsidR="004E64A0" w:rsidRPr="004E64A0">
        <w:t xml:space="preserve">Warrington et al., </w:t>
      </w:r>
      <w:r w:rsidR="004E64A0">
        <w:t>(</w:t>
      </w:r>
      <w:r w:rsidR="004E64A0" w:rsidRPr="004E64A0">
        <w:t xml:space="preserve">2011) </w:t>
      </w:r>
      <w:proofErr w:type="spellStart"/>
      <w:r w:rsidR="004E64A0" w:rsidRPr="004E64A0">
        <w:t>Ygberg</w:t>
      </w:r>
      <w:proofErr w:type="spellEnd"/>
      <w:r w:rsidR="004E64A0" w:rsidRPr="004E64A0">
        <w:t xml:space="preserve"> &amp; Nilsson, </w:t>
      </w:r>
      <w:r w:rsidR="004E64A0">
        <w:t>(</w:t>
      </w:r>
      <w:r w:rsidR="004E64A0" w:rsidRPr="004E64A0">
        <w:t>2012)</w:t>
      </w:r>
      <w:r w:rsidR="007476FE" w:rsidRPr="007476FE">
        <w:t xml:space="preserve"> Hoffman et al., 2016). </w:t>
      </w:r>
      <w:r w:rsidR="007476FE">
        <w:t xml:space="preserve"> </w:t>
      </w:r>
      <w:r w:rsidR="004E64A0">
        <w:t xml:space="preserve"> </w:t>
      </w:r>
    </w:p>
    <w:bookmarkEnd w:id="11"/>
    <w:p w14:paraId="31848C3B" w14:textId="77777777" w:rsidR="00DF27F9" w:rsidRDefault="00DF27F9" w:rsidP="00494582"/>
    <w:p w14:paraId="611FEA2B" w14:textId="6FD7F5FB" w:rsidR="00494582" w:rsidRPr="00116BC0" w:rsidRDefault="00DF27F9" w:rsidP="00E60E0A">
      <w:pPr>
        <w:pStyle w:val="Heading3"/>
      </w:pPr>
      <w:r w:rsidRPr="00116BC0">
        <w:t xml:space="preserve">Hormones, </w:t>
      </w:r>
      <w:r w:rsidR="00701D8B" w:rsidRPr="00116BC0">
        <w:t>chemicals,</w:t>
      </w:r>
      <w:r w:rsidRPr="00116BC0">
        <w:t xml:space="preserve"> and compounds which support the immune system.</w:t>
      </w:r>
    </w:p>
    <w:p w14:paraId="37134E08" w14:textId="46EEB726" w:rsidR="00494582" w:rsidRDefault="00494582" w:rsidP="00494582">
      <w:r>
        <w:t>The Complement System / Complement Cascade</w:t>
      </w:r>
      <w:r w:rsidR="00E84B2B">
        <w:t xml:space="preserve"> </w:t>
      </w:r>
      <w:r w:rsidR="00E84B2B" w:rsidRPr="00C432DD">
        <w:rPr>
          <w:color w:val="000000" w:themeColor="text1"/>
        </w:rPr>
        <w:t>w</w:t>
      </w:r>
      <w:r w:rsidR="00701D8B" w:rsidRPr="00C432DD">
        <w:rPr>
          <w:color w:val="000000" w:themeColor="text1"/>
        </w:rPr>
        <w:t xml:space="preserve">ork </w:t>
      </w:r>
      <w:r w:rsidR="00701D8B">
        <w:t xml:space="preserve">as part of the </w:t>
      </w:r>
      <w:r>
        <w:t>Innate Immun</w:t>
      </w:r>
      <w:r w:rsidR="00797993">
        <w:t xml:space="preserve">e response </w:t>
      </w:r>
      <w:r>
        <w:t>for dealing with infections. It consists of a number of plasma proteins which facilitate</w:t>
      </w:r>
      <w:r w:rsidR="00797993">
        <w:t>s the</w:t>
      </w:r>
      <w:r>
        <w:t xml:space="preserve"> phagocytosis of invading bacteria by the way of opsonisation – where a microbe </w:t>
      </w:r>
      <w:proofErr w:type="gramStart"/>
      <w:r>
        <w:t>binds, or</w:t>
      </w:r>
      <w:proofErr w:type="gramEnd"/>
      <w:r>
        <w:t xml:space="preserve"> is coated by an antibody or a ‘complement’:</w:t>
      </w:r>
      <w:r w:rsidR="00880CB8">
        <w:t xml:space="preserve"> </w:t>
      </w:r>
      <w:r>
        <w:t>the</w:t>
      </w:r>
      <w:r w:rsidR="00797993">
        <w:t>se</w:t>
      </w:r>
      <w:r>
        <w:t xml:space="preserve"> molecule</w:t>
      </w:r>
      <w:r w:rsidR="00797993">
        <w:t>s</w:t>
      </w:r>
      <w:r>
        <w:t xml:space="preserve"> bind to the microbe </w:t>
      </w:r>
      <w:r w:rsidR="00797993">
        <w:t xml:space="preserve">but need to be activated </w:t>
      </w:r>
      <w:r>
        <w:t>(</w:t>
      </w:r>
      <w:proofErr w:type="spellStart"/>
      <w:r>
        <w:t>Mahmoudi</w:t>
      </w:r>
      <w:proofErr w:type="spellEnd"/>
      <w:r>
        <w:t xml:space="preserve">, 2016). </w:t>
      </w:r>
      <w:r w:rsidR="00797993">
        <w:t xml:space="preserve"> T</w:t>
      </w:r>
      <w:r>
        <w:t xml:space="preserve">here are </w:t>
      </w:r>
      <w:r w:rsidR="00797993">
        <w:t xml:space="preserve">several </w:t>
      </w:r>
      <w:r>
        <w:t>pathways</w:t>
      </w:r>
      <w:r w:rsidR="00797993">
        <w:t xml:space="preserve"> to achieve activation.   </w:t>
      </w:r>
      <w:r w:rsidR="00797993" w:rsidRPr="00797993">
        <w:t>The complement system plays a critical role in inflammation and defence</w:t>
      </w:r>
      <w:r w:rsidR="00E525AE">
        <w:t>.</w:t>
      </w:r>
      <w:r w:rsidR="00797993" w:rsidRPr="00797993">
        <w:t xml:space="preserve"> </w:t>
      </w:r>
      <w:r w:rsidR="00E525AE">
        <w:t xml:space="preserve">It is also </w:t>
      </w:r>
      <w:r w:rsidR="00797993" w:rsidRPr="00797993">
        <w:t xml:space="preserve">activated during reactions against incompatible blood transfusions, </w:t>
      </w:r>
      <w:r w:rsidR="008C774E">
        <w:t xml:space="preserve">where the donor cells are treated as </w:t>
      </w:r>
      <w:r w:rsidR="008C774E" w:rsidRPr="00C432DD">
        <w:rPr>
          <w:color w:val="000000" w:themeColor="text1"/>
        </w:rPr>
        <w:t xml:space="preserve">a pathogen </w:t>
      </w:r>
      <w:r w:rsidR="00B37951" w:rsidRPr="00C432DD">
        <w:rPr>
          <w:color w:val="000000" w:themeColor="text1"/>
        </w:rPr>
        <w:fldChar w:fldCharType="begin"/>
      </w:r>
      <w:r w:rsidR="00B37951" w:rsidRPr="00C432DD">
        <w:rPr>
          <w:color w:val="000000" w:themeColor="text1"/>
        </w:rPr>
        <w:instrText xml:space="preserve"> ADDIN EN.CITE &lt;EndNote&gt;&lt;Cite&gt;&lt;Author&gt;Stowell&lt;/Author&gt;&lt;Year&gt;2012&lt;/Year&gt;&lt;RecNum&gt;5788&lt;/RecNum&gt;&lt;DisplayText&gt;(Stowell et al., 2012)&lt;/DisplayText&gt;&lt;record&gt;&lt;rec-number&gt;5788&lt;/rec-number&gt;&lt;foreign-keys&gt;&lt;key app="EN" db-id="wpt90dfw7fe5axet55yxfp9psz59xp29x2zp" timestamp="1614775615" guid="7d4b5e84-e8fb-44d9-98af-1d000de2dd17"&gt;5788&lt;/key&gt;&lt;/foreign-keys&gt;&lt;ref-type name="Journal Article"&gt;17&lt;/ref-type&gt;&lt;contributors&gt;&lt;authors&gt;&lt;author&gt;Stowell, S. R.&lt;/author&gt;&lt;author&gt;Winkler, A. M.&lt;/author&gt;&lt;author&gt;Maier, C. L.&lt;/author&gt;&lt;author&gt;Arthur, C. M.&lt;/author&gt;&lt;author&gt;Smith, N. H.&lt;/author&gt;&lt;author&gt;Girard-Pierce, K. R.&lt;/author&gt;&lt;author&gt;Cummings, R. D.&lt;/author&gt;&lt;author&gt;Zimring, J. C.&lt;/author&gt;&lt;author&gt;Hendrickson, J. E.&lt;/author&gt;&lt;/authors&gt;&lt;/contributors&gt;&lt;auth-address&gt;Department of Pathology and Laboratory Medicine, Emory University School of Medicine, Atlanta, GA 30322, USA.&lt;/auth-address&gt;&lt;titles&gt;&lt;title&gt;Initiation and regulation of complement during hemolytic transfusion reactions&lt;/title&gt;&lt;secondary-title&gt;Clin Dev Immunol&lt;/secondary-title&gt;&lt;/titles&gt;&lt;periodical&gt;&lt;full-title&gt;Clin Dev Immunol&lt;/full-title&gt;&lt;/periodical&gt;&lt;pages&gt;307093&lt;/pages&gt;&lt;volume&gt;2012&lt;/volume&gt;&lt;edition&gt;2012/11/03&lt;/edition&gt;&lt;keywords&gt;&lt;keyword&gt;Animals&lt;/keyword&gt;&lt;keyword&gt;Blood Group Incompatibility/*immunology&lt;/keyword&gt;&lt;keyword&gt;Complement Activation/*immunology&lt;/keyword&gt;&lt;keyword&gt;Complement System Proteins/*immunology&lt;/keyword&gt;&lt;keyword&gt;Erythrocyte Transfusion/methods&lt;/keyword&gt;&lt;keyword&gt;Hemolysis/*immunology&lt;/keyword&gt;&lt;keyword&gt;Humans&lt;/keyword&gt;&lt;/keywords&gt;&lt;dates&gt;&lt;year&gt;2012&lt;/year&gt;&lt;/dates&gt;&lt;isbn&gt;1740-2530 (Electronic)&amp;#xD;1740-2522 (Linking)&lt;/isbn&gt;&lt;accession-num&gt;23118779&lt;/accession-num&gt;&lt;urls&gt;&lt;related-urls&gt;&lt;url&gt;https://www.ncbi.nlm.nih.gov/pubmed/23118779&lt;/url&gt;&lt;/related-urls&gt;&lt;/urls&gt;&lt;custom2&gt;PMC3479954&lt;/custom2&gt;&lt;electronic-resource-num&gt;10.1155/2012/307093&lt;/electronic-resource-num&gt;&lt;/record&gt;&lt;/Cite&gt;&lt;/EndNote&gt;</w:instrText>
      </w:r>
      <w:r w:rsidR="00B37951" w:rsidRPr="00C432DD">
        <w:rPr>
          <w:color w:val="000000" w:themeColor="text1"/>
        </w:rPr>
        <w:fldChar w:fldCharType="separate"/>
      </w:r>
      <w:r w:rsidR="00B37951" w:rsidRPr="00C432DD">
        <w:rPr>
          <w:noProof/>
          <w:color w:val="000000" w:themeColor="text1"/>
        </w:rPr>
        <w:t>(Stowell et al., 2012)</w:t>
      </w:r>
      <w:r w:rsidR="00B37951" w:rsidRPr="00C432DD">
        <w:rPr>
          <w:color w:val="000000" w:themeColor="text1"/>
        </w:rPr>
        <w:fldChar w:fldCharType="end"/>
      </w:r>
      <w:r w:rsidR="008C774E" w:rsidRPr="00C432DD">
        <w:rPr>
          <w:color w:val="000000" w:themeColor="text1"/>
        </w:rPr>
        <w:t xml:space="preserve">, or in </w:t>
      </w:r>
      <w:r w:rsidR="00797993" w:rsidRPr="00C432DD">
        <w:rPr>
          <w:color w:val="000000" w:themeColor="text1"/>
        </w:rPr>
        <w:t>autoimmune disease</w:t>
      </w:r>
      <w:r w:rsidR="00E525AE" w:rsidRPr="00C432DD">
        <w:rPr>
          <w:color w:val="000000" w:themeColor="text1"/>
        </w:rPr>
        <w:t>, such as Systemic Lupus</w:t>
      </w:r>
      <w:r w:rsidR="008C774E" w:rsidRPr="00C432DD">
        <w:rPr>
          <w:color w:val="000000" w:themeColor="text1"/>
        </w:rPr>
        <w:t xml:space="preserve"> Erythematosus (SLE) </w:t>
      </w:r>
      <w:r w:rsidR="00B37951" w:rsidRPr="00C432DD">
        <w:rPr>
          <w:color w:val="000000" w:themeColor="text1"/>
        </w:rPr>
        <w:fldChar w:fldCharType="begin"/>
      </w:r>
      <w:r w:rsidR="00B37951" w:rsidRPr="00C432DD">
        <w:rPr>
          <w:color w:val="000000" w:themeColor="text1"/>
        </w:rPr>
        <w:instrText xml:space="preserve"> ADDIN EN.CITE &lt;EndNote&gt;&lt;Cite&gt;&lt;Author&gt;Chen&lt;/Author&gt;&lt;Year&gt;2010&lt;/Year&gt;&lt;RecNum&gt;5783&lt;/RecNum&gt;&lt;DisplayText&gt;(Chen, Daha, &amp;amp; Kallenberg, 2010)&lt;/DisplayText&gt;&lt;record&gt;&lt;rec-number&gt;5783&lt;/rec-number&gt;&lt;foreign-keys&gt;&lt;key app="EN" db-id="wpt90dfw7fe5axet55yxfp9psz59xp29x2zp" timestamp="1614775603" guid="448701ae-7e36-4d79-b81b-52964cf1af56"&gt;5783&lt;/key&gt;&lt;/foreign-keys&gt;&lt;ref-type name="Journal Article"&gt;17&lt;/ref-type&gt;&lt;contributors&gt;&lt;authors&gt;&lt;author&gt;Chen, M.&lt;/author&gt;&lt;author&gt;Daha, M. R.&lt;/author&gt;&lt;author&gt;Kallenberg, C. G.&lt;/author&gt;&lt;/authors&gt;&lt;/contributors&gt;&lt;auth-address&gt;Department of Rheumatology and Clinical Immunology, University Medical Center Groningen, University of Groningen, The Netherlands.&lt;/auth-address&gt;&lt;titles&gt;&lt;title&gt;The complement system in systemic autoimmune disease&lt;/title&gt;&lt;secondary-title&gt;J Autoimmun&lt;/secondary-title&gt;&lt;/titles&gt;&lt;periodical&gt;&lt;full-title&gt;J Autoimmun&lt;/full-title&gt;&lt;/periodical&gt;&lt;pages&gt;J276-86&lt;/pages&gt;&lt;volume&gt;34&lt;/volume&gt;&lt;number&gt;3&lt;/number&gt;&lt;edition&gt;2009/12/17&lt;/edition&gt;&lt;keywords&gt;&lt;keyword&gt;Animals&lt;/keyword&gt;&lt;keyword&gt;Antibodies, Antineutrophil Cytoplasmic/immunology&lt;/keyword&gt;&lt;keyword&gt;Antibodies, Blocking/therapeutic use&lt;/keyword&gt;&lt;keyword&gt;Autoimmune Diseases/blood/genetics/*immunology/therapy&lt;/keyword&gt;&lt;keyword&gt;Complement Activation/genetics/*immunology&lt;/keyword&gt;&lt;keyword&gt;Complement System Proteins/genetics/*immunology&lt;/keyword&gt;&lt;keyword&gt;Cryoglobulinemia&lt;/keyword&gt;&lt;keyword&gt;Genetic Predisposition to Disease&lt;/keyword&gt;&lt;keyword&gt;Humans&lt;/keyword&gt;&lt;keyword&gt;Immune Complex Diseases/blood/genetics/*immunology/therapy&lt;/keyword&gt;&lt;keyword&gt;*Immunotherapy&lt;/keyword&gt;&lt;keyword&gt;Systemic Vasculitis&lt;/keyword&gt;&lt;/keywords&gt;&lt;dates&gt;&lt;year&gt;2010&lt;/year&gt;&lt;pub-dates&gt;&lt;date&gt;May&lt;/date&gt;&lt;/pub-dates&gt;&lt;/dates&gt;&lt;isbn&gt;1095-9157 (Electronic)&amp;#xD;0896-8411 (Linking)&lt;/isbn&gt;&lt;accession-num&gt;20005073&lt;/accession-num&gt;&lt;urls&gt;&lt;related-urls&gt;&lt;url&gt;https://www.ncbi.nlm.nih.gov/pubmed/20005073&lt;/url&gt;&lt;/related-urls&gt;&lt;/urls&gt;&lt;electronic-resource-num&gt;10.1016/j.jaut.2009.11.014&lt;/electronic-resource-num&gt;&lt;/record&gt;&lt;/Cite&gt;&lt;/EndNote&gt;</w:instrText>
      </w:r>
      <w:r w:rsidR="00B37951" w:rsidRPr="00C432DD">
        <w:rPr>
          <w:color w:val="000000" w:themeColor="text1"/>
        </w:rPr>
        <w:fldChar w:fldCharType="separate"/>
      </w:r>
      <w:r w:rsidR="00B37951" w:rsidRPr="00C432DD">
        <w:rPr>
          <w:noProof/>
          <w:color w:val="000000" w:themeColor="text1"/>
        </w:rPr>
        <w:t>(Chen, Daha, &amp; Kallenberg, 2010)</w:t>
      </w:r>
      <w:r w:rsidR="00B37951" w:rsidRPr="00C432DD">
        <w:rPr>
          <w:color w:val="000000" w:themeColor="text1"/>
        </w:rPr>
        <w:fldChar w:fldCharType="end"/>
      </w:r>
      <w:r w:rsidR="008C774E" w:rsidRPr="00C432DD">
        <w:rPr>
          <w:color w:val="000000" w:themeColor="text1"/>
        </w:rPr>
        <w:t xml:space="preserve">, by initiating </w:t>
      </w:r>
      <w:r w:rsidR="008C774E">
        <w:t xml:space="preserve">an autoimmune response </w:t>
      </w:r>
      <w:r w:rsidR="00797993">
        <w:t xml:space="preserve">. </w:t>
      </w:r>
    </w:p>
    <w:p w14:paraId="5AB444C2" w14:textId="77777777" w:rsidR="00430043" w:rsidRDefault="00430043" w:rsidP="00494582"/>
    <w:p w14:paraId="6EA55EA6" w14:textId="4911D2E5" w:rsidR="005377F6" w:rsidRDefault="005377F6" w:rsidP="00427269">
      <w:r>
        <w:t xml:space="preserve">Histamine </w:t>
      </w:r>
      <w:r w:rsidR="00797993">
        <w:t xml:space="preserve">is formed and released </w:t>
      </w:r>
      <w:r>
        <w:t xml:space="preserve">by mast cells </w:t>
      </w:r>
      <w:r w:rsidR="00797993">
        <w:t xml:space="preserve">located in </w:t>
      </w:r>
      <w:r>
        <w:t xml:space="preserve">connective tissue, and by basophils and platelets in the </w:t>
      </w:r>
      <w:r w:rsidR="00797993">
        <w:t>circulation</w:t>
      </w:r>
      <w:r>
        <w:t xml:space="preserve"> (Tortora &amp; Derrickson, 2010). </w:t>
      </w:r>
      <w:r w:rsidR="00797993">
        <w:t xml:space="preserve"> </w:t>
      </w:r>
      <w:r>
        <w:t>It increase</w:t>
      </w:r>
      <w:r w:rsidR="00797993">
        <w:t>s capillary</w:t>
      </w:r>
      <w:r>
        <w:t xml:space="preserve"> permeability and vasodilat</w:t>
      </w:r>
      <w:r w:rsidR="00797993">
        <w:t xml:space="preserve">es </w:t>
      </w:r>
      <w:r>
        <w:t>(</w:t>
      </w:r>
      <w:proofErr w:type="spellStart"/>
      <w:r>
        <w:t>Boore</w:t>
      </w:r>
      <w:proofErr w:type="spellEnd"/>
      <w:r>
        <w:t xml:space="preserve"> et al., 2016)</w:t>
      </w:r>
      <w:r w:rsidR="00797993">
        <w:t xml:space="preserve">.  Histamine </w:t>
      </w:r>
      <w:r w:rsidR="00F314D8">
        <w:t xml:space="preserve">release is not always useful </w:t>
      </w:r>
      <w:proofErr w:type="gramStart"/>
      <w:r w:rsidR="00F314D8">
        <w:t xml:space="preserve">and </w:t>
      </w:r>
      <w:r>
        <w:t xml:space="preserve"> </w:t>
      </w:r>
      <w:r w:rsidR="00F314D8">
        <w:t>antihistamine</w:t>
      </w:r>
      <w:proofErr w:type="gramEnd"/>
      <w:r>
        <w:t xml:space="preserve"> medication is used in treating allergic responses</w:t>
      </w:r>
      <w:r w:rsidR="00F314D8">
        <w:t xml:space="preserve">.  </w:t>
      </w:r>
      <w:r w:rsidR="00427269">
        <w:t xml:space="preserve">Leukotrienes are compared to histamine, causing vasoconstriction of the airways, they attract and activate eosinophils. </w:t>
      </w:r>
    </w:p>
    <w:p w14:paraId="592CFBA4" w14:textId="77777777" w:rsidR="005377F6" w:rsidRDefault="005377F6" w:rsidP="005377F6"/>
    <w:p w14:paraId="349D5285" w14:textId="7506190C" w:rsidR="005377F6" w:rsidRDefault="005377F6" w:rsidP="005377F6">
      <w:r>
        <w:t>Prostaglandins</w:t>
      </w:r>
      <w:r w:rsidR="00F314D8">
        <w:t xml:space="preserve"> are hormone</w:t>
      </w:r>
      <w:r w:rsidR="00880CB8">
        <w:t>-</w:t>
      </w:r>
      <w:r w:rsidR="00F314D8">
        <w:t xml:space="preserve">like and have several roles during </w:t>
      </w:r>
      <w:r>
        <w:t xml:space="preserve">inflammation, </w:t>
      </w:r>
      <w:r w:rsidR="00F314D8">
        <w:t xml:space="preserve">they </w:t>
      </w:r>
      <w:r>
        <w:t xml:space="preserve">contribute to smooth muscle contraction and </w:t>
      </w:r>
      <w:r w:rsidR="00427269">
        <w:t xml:space="preserve">modulate </w:t>
      </w:r>
      <w:r>
        <w:t>pain</w:t>
      </w:r>
      <w:r w:rsidR="00427269">
        <w:t xml:space="preserve"> because of their action on </w:t>
      </w:r>
      <w:r w:rsidR="00427269" w:rsidRPr="00427269">
        <w:t>nociception</w:t>
      </w:r>
      <w:r w:rsidR="00427269">
        <w:t xml:space="preserve"> </w:t>
      </w:r>
      <w:r>
        <w:t>(</w:t>
      </w:r>
      <w:proofErr w:type="spellStart"/>
      <w:r>
        <w:t>Boore</w:t>
      </w:r>
      <w:proofErr w:type="spellEnd"/>
      <w:r>
        <w:t xml:space="preserve"> et al., 2016).</w:t>
      </w:r>
    </w:p>
    <w:p w14:paraId="4A17FA5B" w14:textId="77777777" w:rsidR="005377F6" w:rsidRDefault="005377F6" w:rsidP="005377F6"/>
    <w:p w14:paraId="14EC62AE" w14:textId="77777777" w:rsidR="005377F6" w:rsidRDefault="005377F6" w:rsidP="005377F6">
      <w:r>
        <w:t>Interleukins</w:t>
      </w:r>
    </w:p>
    <w:p w14:paraId="5C50765E" w14:textId="4EC9B7B6" w:rsidR="00853E8A" w:rsidRDefault="005377F6" w:rsidP="005377F6">
      <w:r>
        <w:t>Interleukins</w:t>
      </w:r>
      <w:r w:rsidR="001C2F27">
        <w:t xml:space="preserve">, or cytokines </w:t>
      </w:r>
      <w:r w:rsidR="001C2F27">
        <w:fldChar w:fldCharType="begin"/>
      </w:r>
      <w:r w:rsidR="001C2F27">
        <w:instrText xml:space="preserve"> ADDIN EN.CITE &lt;EndNote&gt;&lt;Cite&gt;&lt;Author&gt;Playfair&lt;/Author&gt;&lt;Year&gt;2013&lt;/Year&gt;&lt;RecNum&gt;4396&lt;/RecNum&gt;&lt;DisplayText&gt;(Playfair &amp;amp; Chain, 2013)&lt;/DisplayText&gt;&lt;record&gt;&lt;rec-number&gt;4396&lt;/rec-number&gt;&lt;foreign-keys&gt;&lt;key app="EN" db-id="wpt90dfw7fe5axet55yxfp9psz59xp29x2zp" timestamp="1606050219" guid="6658f4ce-e689-4829-af15-fa1a16ca6cbf"&gt;4396&lt;/key&gt;&lt;/foreign-keys&gt;&lt;ref-type name="Book"&gt;6&lt;/ref-type&gt;&lt;contributors&gt;&lt;authors&gt;&lt;author&gt;Playfair, J. H. L.&lt;/author&gt;&lt;author&gt;Chain, B. M.&lt;/author&gt;&lt;/authors&gt;&lt;/contributors&gt;&lt;titles&gt;&lt;title&gt;Immunology at a Glance&lt;/title&gt;&lt;secondary-title&gt;At a Glance&lt;/secondary-title&gt;&lt;/titles&gt;&lt;edition&gt;10th&lt;/edition&gt;&lt;dates&gt;&lt;year&gt;2013&lt;/year&gt;&lt;/dates&gt;&lt;pub-location&gt;Chichester&lt;/pub-location&gt;&lt;publisher&gt;Wiley-Blackwell&lt;/publisher&gt;&lt;urls&gt;&lt;/urls&gt;&lt;/record&gt;&lt;/Cite&gt;&lt;/EndNote&gt;</w:instrText>
      </w:r>
      <w:r w:rsidR="001C2F27">
        <w:fldChar w:fldCharType="separate"/>
      </w:r>
      <w:r w:rsidR="001C2F27">
        <w:rPr>
          <w:noProof/>
        </w:rPr>
        <w:t>(Playfair &amp; Chain, 2013)</w:t>
      </w:r>
      <w:r w:rsidR="001C2F27">
        <w:fldChar w:fldCharType="end"/>
      </w:r>
      <w:r w:rsidR="001C2F27">
        <w:t xml:space="preserve">, </w:t>
      </w:r>
      <w:r>
        <w:t xml:space="preserve"> </w:t>
      </w:r>
      <w:r w:rsidR="001C2F27">
        <w:t xml:space="preserve">originate from leukocytes, the white blood cells that protect against disease </w:t>
      </w:r>
      <w:r w:rsidR="001C2F27">
        <w:fldChar w:fldCharType="begin"/>
      </w:r>
      <w:r w:rsidR="001C2F27">
        <w:instrText xml:space="preserve"> ADDIN EN.CITE &lt;EndNote&gt;&lt;Cite&gt;&lt;Author&gt;Mahmoudi&lt;/Author&gt;&lt;Year&gt;2016&lt;/Year&gt;&lt;RecNum&gt;4394&lt;/RecNum&gt;&lt;DisplayText&gt;(Mahmoudi, 2016)&lt;/DisplayText&gt;&lt;record&gt;&lt;rec-number&gt;4394&lt;/rec-number&gt;&lt;foreign-keys&gt;&lt;key app="EN" db-id="wpt90dfw7fe5axet55yxfp9psz59xp29x2zp" timestamp="1606050219" guid="1bc60d6a-5d7a-4a59-9ec3-1b27f3b3e28d"&gt;4394&lt;/key&gt;&lt;/foreign-keys&gt;&lt;ref-type name="Book"&gt;6&lt;/ref-type&gt;&lt;contributors&gt;&lt;authors&gt;&lt;author&gt;Mahmoudi, M.&lt;/author&gt;&lt;/authors&gt;&lt;/contributors&gt;&lt;titles&gt;&lt;title&gt;Immunology made ridiculously simple&lt;/title&gt;&lt;/titles&gt;&lt;dates&gt;&lt;year&gt;2016&lt;/year&gt;&lt;/dates&gt;&lt;pub-location&gt;Miami&lt;/pub-location&gt;&lt;publisher&gt;Medmaster Inc&lt;/publisher&gt;&lt;urls&gt;&lt;/urls&gt;&lt;/record&gt;&lt;/Cite&gt;&lt;/EndNote&gt;</w:instrText>
      </w:r>
      <w:r w:rsidR="001C2F27">
        <w:fldChar w:fldCharType="separate"/>
      </w:r>
      <w:r w:rsidR="001C2F27">
        <w:rPr>
          <w:noProof/>
        </w:rPr>
        <w:t>(Mahmoudi, 2016)</w:t>
      </w:r>
      <w:r w:rsidR="001C2F27">
        <w:fldChar w:fldCharType="end"/>
      </w:r>
      <w:r w:rsidR="001C2F27">
        <w:t>. They play an important role in the development and communication between T and B lymphocytes.</w:t>
      </w:r>
    </w:p>
    <w:p w14:paraId="5EFCBD60" w14:textId="77777777" w:rsidR="00853E8A" w:rsidRDefault="00853E8A" w:rsidP="005377F6"/>
    <w:p w14:paraId="2F50D27A" w14:textId="77777777" w:rsidR="00494582" w:rsidRDefault="00494582" w:rsidP="00494582"/>
    <w:p w14:paraId="4AA75CB9" w14:textId="77777777" w:rsidR="00494582" w:rsidRDefault="00494582" w:rsidP="00494582">
      <w:r>
        <w:t>Interferons</w:t>
      </w:r>
    </w:p>
    <w:p w14:paraId="3DF2AE88" w14:textId="513C45AC" w:rsidR="002564CF" w:rsidRDefault="00494582">
      <w:r>
        <w:t xml:space="preserve">Interferons are proteins </w:t>
      </w:r>
      <w:r w:rsidR="0036657A" w:rsidRPr="0036657A">
        <w:t xml:space="preserve">categorized as cytokines, </w:t>
      </w:r>
      <w:r>
        <w:t xml:space="preserve">which help </w:t>
      </w:r>
      <w:r w:rsidR="0036657A">
        <w:t xml:space="preserve">cells </w:t>
      </w:r>
      <w:r>
        <w:t xml:space="preserve">prevent viruses from replicating. </w:t>
      </w:r>
      <w:r w:rsidR="0036657A">
        <w:t xml:space="preserve"> </w:t>
      </w:r>
      <w:r>
        <w:t xml:space="preserve">Some cells secrete interferons (IFNs) which can help cells that have not yet been infected. The IFNs can diffuse to nearby cells and ‘interfere’ with the viral replication of the healthy cells by </w:t>
      </w:r>
      <w:r w:rsidR="0036657A">
        <w:t>interfering</w:t>
      </w:r>
      <w:r>
        <w:t xml:space="preserve"> with protein synthesis</w:t>
      </w:r>
      <w:r w:rsidR="0036657A">
        <w:t xml:space="preserve"> and </w:t>
      </w:r>
      <w:r>
        <w:t>destroying the viral RNA</w:t>
      </w:r>
      <w:r w:rsidR="0036657A">
        <w:t xml:space="preserve"> </w:t>
      </w:r>
      <w:r>
        <w:t>(</w:t>
      </w:r>
      <w:proofErr w:type="spellStart"/>
      <w:r>
        <w:t>Mahmoudi</w:t>
      </w:r>
      <w:proofErr w:type="spellEnd"/>
      <w:r>
        <w:t>, 2016).</w:t>
      </w:r>
    </w:p>
    <w:p w14:paraId="4967956A" w14:textId="25DBEEE2" w:rsidR="00DD5FD8" w:rsidRDefault="00DD5FD8"/>
    <w:p w14:paraId="7F98F433" w14:textId="77777777" w:rsidR="00D6151A" w:rsidRPr="00F23D99" w:rsidRDefault="00F23D99" w:rsidP="002564CF">
      <w:pPr>
        <w:pStyle w:val="Heading2"/>
      </w:pPr>
      <w:r w:rsidRPr="00F23D99">
        <w:t xml:space="preserve">Embryology of the Immune System </w:t>
      </w:r>
    </w:p>
    <w:p w14:paraId="68EFE0CE" w14:textId="29B8D244" w:rsidR="001869A0" w:rsidRDefault="0055200C">
      <w:r>
        <w:t>Development of the immune system is a complex process</w:t>
      </w:r>
      <w:r w:rsidR="001869A0">
        <w:t xml:space="preserve"> and closely intertwined with the cardiovascular and gastrointestinal systems (see earlier CPD in this series)</w:t>
      </w:r>
      <w:r>
        <w:t>.</w:t>
      </w:r>
      <w:r w:rsidR="004A7281">
        <w:t xml:space="preserve"> </w:t>
      </w:r>
      <w:r w:rsidR="001869A0">
        <w:t xml:space="preserve"> </w:t>
      </w:r>
      <w:r w:rsidR="00B632B5">
        <w:t xml:space="preserve"> </w:t>
      </w:r>
      <w:r w:rsidR="00B632B5" w:rsidRPr="00B632B5">
        <w:t>Maternal antibodies are transferred from the mother to the foetus</w:t>
      </w:r>
      <w:r w:rsidR="00B632B5">
        <w:t xml:space="preserve"> for protection from the first trimester.  T</w:t>
      </w:r>
      <w:r w:rsidR="00B632B5" w:rsidRPr="00B632B5">
        <w:t>he</w:t>
      </w:r>
      <w:r w:rsidR="00B632B5">
        <w:t xml:space="preserve">se are mainly </w:t>
      </w:r>
      <w:r w:rsidR="00B632B5" w:rsidRPr="00B632B5">
        <w:t xml:space="preserve">Immunoglobulin G </w:t>
      </w:r>
      <w:r w:rsidR="00B632B5">
        <w:t xml:space="preserve">(Ig G) </w:t>
      </w:r>
      <w:r w:rsidR="00880CB8">
        <w:t xml:space="preserve">which is </w:t>
      </w:r>
      <w:r w:rsidR="00B632B5" w:rsidRPr="00B632B5">
        <w:t>made and released by B cells</w:t>
      </w:r>
      <w:r w:rsidR="00B632B5">
        <w:t xml:space="preserve"> </w:t>
      </w:r>
      <w:r w:rsidR="00B632B5" w:rsidRPr="00B632B5">
        <w:t>(</w:t>
      </w:r>
      <w:bookmarkStart w:id="12" w:name="_Hlk55826614"/>
      <w:proofErr w:type="spellStart"/>
      <w:r w:rsidR="00B632B5" w:rsidRPr="00B632B5">
        <w:t>Niewiesk</w:t>
      </w:r>
      <w:proofErr w:type="spellEnd"/>
      <w:r w:rsidR="00B632B5" w:rsidRPr="00B632B5">
        <w:t>, 2014)</w:t>
      </w:r>
      <w:r w:rsidR="00B632B5">
        <w:t xml:space="preserve">. </w:t>
      </w:r>
      <w:r w:rsidR="00B632B5" w:rsidRPr="00B632B5">
        <w:t xml:space="preserve"> </w:t>
      </w:r>
      <w:bookmarkEnd w:id="12"/>
    </w:p>
    <w:p w14:paraId="6A30F3EB" w14:textId="77777777" w:rsidR="001869A0" w:rsidRDefault="001869A0"/>
    <w:p w14:paraId="4D9550F5" w14:textId="66A35A66" w:rsidR="001869A0" w:rsidRDefault="001869A0" w:rsidP="008324D6">
      <w:pPr>
        <w:pStyle w:val="Heading4"/>
      </w:pPr>
      <w:r>
        <w:t xml:space="preserve">Table </w:t>
      </w:r>
      <w:r w:rsidR="00BA4ADC">
        <w:t>3</w:t>
      </w:r>
      <w:r>
        <w:t xml:space="preserve"> Milestones in embryological development of the immune system </w:t>
      </w:r>
    </w:p>
    <w:p w14:paraId="69684911" w14:textId="77777777" w:rsidR="001869A0" w:rsidRDefault="001869A0"/>
    <w:tbl>
      <w:tblPr>
        <w:tblStyle w:val="TableGrid"/>
        <w:tblW w:w="0" w:type="auto"/>
        <w:tblLook w:val="04A0" w:firstRow="1" w:lastRow="0" w:firstColumn="1" w:lastColumn="0" w:noHBand="0" w:noVBand="1"/>
      </w:tblPr>
      <w:tblGrid>
        <w:gridCol w:w="3003"/>
        <w:gridCol w:w="3003"/>
        <w:gridCol w:w="3004"/>
      </w:tblGrid>
      <w:tr w:rsidR="001869A0" w14:paraId="0D9FEA56" w14:textId="77777777" w:rsidTr="001869A0">
        <w:tc>
          <w:tcPr>
            <w:tcW w:w="3003" w:type="dxa"/>
          </w:tcPr>
          <w:p w14:paraId="67A3BADE" w14:textId="5CDDFC83" w:rsidR="001869A0" w:rsidRDefault="00B632B5">
            <w:r>
              <w:t>Cells /s</w:t>
            </w:r>
            <w:r w:rsidR="001869A0">
              <w:t xml:space="preserve">tructure </w:t>
            </w:r>
          </w:p>
        </w:tc>
        <w:tc>
          <w:tcPr>
            <w:tcW w:w="3003" w:type="dxa"/>
          </w:tcPr>
          <w:p w14:paraId="0F44B463" w14:textId="71556C57" w:rsidR="001869A0" w:rsidRDefault="001869A0">
            <w:r>
              <w:t xml:space="preserve">Timeline </w:t>
            </w:r>
          </w:p>
        </w:tc>
        <w:tc>
          <w:tcPr>
            <w:tcW w:w="3004" w:type="dxa"/>
          </w:tcPr>
          <w:p w14:paraId="59C8F65B" w14:textId="5AB74316" w:rsidR="001869A0" w:rsidRDefault="00B632B5">
            <w:r>
              <w:t xml:space="preserve">Functions </w:t>
            </w:r>
          </w:p>
        </w:tc>
      </w:tr>
      <w:tr w:rsidR="001869A0" w14:paraId="4615DC7C" w14:textId="77777777" w:rsidTr="001869A0">
        <w:tc>
          <w:tcPr>
            <w:tcW w:w="3003" w:type="dxa"/>
          </w:tcPr>
          <w:p w14:paraId="4AEDA096" w14:textId="3074CAD7" w:rsidR="001869A0" w:rsidRDefault="00B632B5">
            <w:r>
              <w:t xml:space="preserve">Maternal antibody transfer </w:t>
            </w:r>
          </w:p>
        </w:tc>
        <w:tc>
          <w:tcPr>
            <w:tcW w:w="3003" w:type="dxa"/>
          </w:tcPr>
          <w:p w14:paraId="19366EF0" w14:textId="77B4ECB3" w:rsidR="001869A0" w:rsidRDefault="00B632B5">
            <w:r>
              <w:t xml:space="preserve">From </w:t>
            </w:r>
            <w:r w:rsidR="00D5366A">
              <w:t xml:space="preserve">8-week </w:t>
            </w:r>
            <w:r>
              <w:t xml:space="preserve">gestation </w:t>
            </w:r>
            <w:r w:rsidR="00D5366A">
              <w:t xml:space="preserve">increasing </w:t>
            </w:r>
            <w:r w:rsidR="00880CB8">
              <w:t xml:space="preserve">to </w:t>
            </w:r>
            <w:r w:rsidR="00D5366A">
              <w:t xml:space="preserve">50% of maternal levels by 30 </w:t>
            </w:r>
            <w:proofErr w:type="spellStart"/>
            <w:r w:rsidR="00D5366A">
              <w:t>weeks</w:t>
            </w:r>
            <w:proofErr w:type="spellEnd"/>
            <w:r w:rsidR="00D5366A">
              <w:t xml:space="preserve"> gestation.  </w:t>
            </w:r>
            <w:r>
              <w:t xml:space="preserve"> </w:t>
            </w:r>
          </w:p>
        </w:tc>
        <w:tc>
          <w:tcPr>
            <w:tcW w:w="3004" w:type="dxa"/>
          </w:tcPr>
          <w:p w14:paraId="584ABBDC" w14:textId="40AD4F78" w:rsidR="001869A0" w:rsidRDefault="00B632B5">
            <w:r>
              <w:t>Foetal defence</w:t>
            </w:r>
            <w:r w:rsidR="00880CB8">
              <w:t>. It is</w:t>
            </w:r>
            <w:r w:rsidR="00D5366A">
              <w:t xml:space="preserve"> important to note that this is taken into account when offering the mother </w:t>
            </w:r>
            <w:r w:rsidR="00D5366A">
              <w:lastRenderedPageBreak/>
              <w:t xml:space="preserve">vaccinations during pregnancy </w:t>
            </w:r>
          </w:p>
        </w:tc>
      </w:tr>
      <w:tr w:rsidR="001869A0" w14:paraId="6EFC6993" w14:textId="77777777" w:rsidTr="001869A0">
        <w:tc>
          <w:tcPr>
            <w:tcW w:w="3003" w:type="dxa"/>
          </w:tcPr>
          <w:p w14:paraId="4FB85AA9" w14:textId="4175BFF6" w:rsidR="001869A0" w:rsidRDefault="00C169D5">
            <w:r>
              <w:lastRenderedPageBreak/>
              <w:t>L</w:t>
            </w:r>
            <w:r w:rsidR="009A7FCD" w:rsidRPr="009A7FCD">
              <w:t xml:space="preserve">eukocytes </w:t>
            </w:r>
            <w:r w:rsidR="009A7FCD">
              <w:t xml:space="preserve">and </w:t>
            </w:r>
            <w:r w:rsidR="009A7FCD" w:rsidRPr="009A7FCD">
              <w:t>neutrophils</w:t>
            </w:r>
            <w:r w:rsidR="009A7FCD">
              <w:t xml:space="preserve"> b</w:t>
            </w:r>
            <w:r w:rsidR="00D5366A">
              <w:t xml:space="preserve">lood cells </w:t>
            </w:r>
          </w:p>
        </w:tc>
        <w:tc>
          <w:tcPr>
            <w:tcW w:w="3003" w:type="dxa"/>
          </w:tcPr>
          <w:p w14:paraId="6E7AE886" w14:textId="0618CC33" w:rsidR="001869A0" w:rsidRDefault="009A7FCD">
            <w:r>
              <w:t>Appear at 8-</w:t>
            </w:r>
            <w:r w:rsidRPr="009A7FCD">
              <w:t xml:space="preserve">week gestation </w:t>
            </w:r>
            <w:r>
              <w:t>in liver, thymus</w:t>
            </w:r>
            <w:r w:rsidR="00C169D5">
              <w:t>,</w:t>
            </w:r>
            <w:r>
              <w:t xml:space="preserve"> and spleen then the </w:t>
            </w:r>
            <w:r w:rsidRPr="009A7FCD">
              <w:t xml:space="preserve">generation </w:t>
            </w:r>
            <w:r>
              <w:t xml:space="preserve">of </w:t>
            </w:r>
            <w:r w:rsidRPr="009A7FCD">
              <w:t xml:space="preserve">large numbers in the bone marrow </w:t>
            </w:r>
            <w:r>
              <w:t>by term</w:t>
            </w:r>
          </w:p>
        </w:tc>
        <w:tc>
          <w:tcPr>
            <w:tcW w:w="3004" w:type="dxa"/>
          </w:tcPr>
          <w:p w14:paraId="7C37426E" w14:textId="08C79E26" w:rsidR="001869A0" w:rsidRDefault="00C169D5">
            <w:r>
              <w:t>Weak f</w:t>
            </w:r>
            <w:r w:rsidR="009A7FCD">
              <w:t>oetal defence</w:t>
            </w:r>
            <w:r>
              <w:t xml:space="preserve">, important to note that the </w:t>
            </w:r>
            <w:proofErr w:type="spellStart"/>
            <w:r>
              <w:t>newborn</w:t>
            </w:r>
            <w:proofErr w:type="spellEnd"/>
            <w:r w:rsidR="00A65316">
              <w:t>,</w:t>
            </w:r>
            <w:r>
              <w:t xml:space="preserve"> particularly the premature</w:t>
            </w:r>
            <w:r w:rsidR="00A65316">
              <w:t>,</w:t>
            </w:r>
            <w:r>
              <w:t xml:space="preserve"> are at increased risk from infection </w:t>
            </w:r>
          </w:p>
        </w:tc>
      </w:tr>
      <w:tr w:rsidR="001869A0" w14:paraId="3241113D" w14:textId="77777777" w:rsidTr="001869A0">
        <w:tc>
          <w:tcPr>
            <w:tcW w:w="3003" w:type="dxa"/>
          </w:tcPr>
          <w:p w14:paraId="646B10BB" w14:textId="53F5832F" w:rsidR="001869A0" w:rsidRDefault="00F56A5C">
            <w:r>
              <w:t xml:space="preserve">Thymus </w:t>
            </w:r>
          </w:p>
        </w:tc>
        <w:tc>
          <w:tcPr>
            <w:tcW w:w="3003" w:type="dxa"/>
          </w:tcPr>
          <w:p w14:paraId="7A6DB829" w14:textId="4F265581" w:rsidR="001869A0" w:rsidRDefault="00F56A5C">
            <w:r>
              <w:t xml:space="preserve">Develops from post fertilisation day 22 from </w:t>
            </w:r>
            <w:r w:rsidRPr="00F56A5C">
              <w:t xml:space="preserve">the </w:t>
            </w:r>
            <w:r>
              <w:t>3</w:t>
            </w:r>
            <w:r w:rsidRPr="00F56A5C">
              <w:rPr>
                <w:vertAlign w:val="superscript"/>
              </w:rPr>
              <w:t>rd</w:t>
            </w:r>
            <w:r>
              <w:t xml:space="preserve"> </w:t>
            </w:r>
            <w:r w:rsidRPr="00F56A5C">
              <w:t>pharyngeal pouch</w:t>
            </w:r>
            <w:r>
              <w:t xml:space="preserve">, extending </w:t>
            </w:r>
            <w:r w:rsidRPr="00F56A5C">
              <w:t>backward</w:t>
            </w:r>
            <w:r>
              <w:t>s</w:t>
            </w:r>
            <w:r w:rsidRPr="00F56A5C">
              <w:t xml:space="preserve"> into </w:t>
            </w:r>
            <w:r>
              <w:t xml:space="preserve">the </w:t>
            </w:r>
            <w:r w:rsidRPr="00F56A5C">
              <w:t xml:space="preserve">mesoderm and mesenchyme </w:t>
            </w:r>
            <w:r>
              <w:t xml:space="preserve">to locate </w:t>
            </w:r>
            <w:r w:rsidRPr="00F56A5C">
              <w:t>in front of the ventral aorta.</w:t>
            </w:r>
          </w:p>
        </w:tc>
        <w:tc>
          <w:tcPr>
            <w:tcW w:w="3004" w:type="dxa"/>
          </w:tcPr>
          <w:p w14:paraId="5E3F021E" w14:textId="0C85A187" w:rsidR="001869A0" w:rsidRDefault="004E549B">
            <w:r>
              <w:t>Develop T cells</w:t>
            </w:r>
            <w:r w:rsidR="00F56A5C" w:rsidRPr="00F56A5C">
              <w:t>.</w:t>
            </w:r>
            <w:r w:rsidR="00F56A5C">
              <w:t xml:space="preserve">   T cells start to leave the thymus from 14 weeks gestation. </w:t>
            </w:r>
          </w:p>
        </w:tc>
      </w:tr>
      <w:tr w:rsidR="001869A0" w14:paraId="3F8DD29E" w14:textId="77777777" w:rsidTr="001869A0">
        <w:tc>
          <w:tcPr>
            <w:tcW w:w="3003" w:type="dxa"/>
          </w:tcPr>
          <w:p w14:paraId="053F30EC" w14:textId="6AAA6585" w:rsidR="001869A0" w:rsidRDefault="00F56A5C">
            <w:r>
              <w:t xml:space="preserve">Spleen </w:t>
            </w:r>
          </w:p>
        </w:tc>
        <w:tc>
          <w:tcPr>
            <w:tcW w:w="3003" w:type="dxa"/>
          </w:tcPr>
          <w:p w14:paraId="64448674" w14:textId="5224369F" w:rsidR="001869A0" w:rsidRDefault="00F56A5C">
            <w:r>
              <w:t>D</w:t>
            </w:r>
            <w:r w:rsidRPr="00F56A5C">
              <w:t>evelop</w:t>
            </w:r>
            <w:r>
              <w:t>s</w:t>
            </w:r>
            <w:r w:rsidRPr="00F56A5C">
              <w:t xml:space="preserve"> from </w:t>
            </w:r>
            <w:r>
              <w:t xml:space="preserve">post fertilisation </w:t>
            </w:r>
            <w:r w:rsidRPr="00F56A5C">
              <w:t>week 5.</w:t>
            </w:r>
          </w:p>
        </w:tc>
        <w:tc>
          <w:tcPr>
            <w:tcW w:w="3004" w:type="dxa"/>
          </w:tcPr>
          <w:p w14:paraId="33E6FD3D" w14:textId="66726B2B" w:rsidR="001869A0" w:rsidRDefault="004E549B">
            <w:r>
              <w:t>G</w:t>
            </w:r>
            <w:r w:rsidR="00F56A5C">
              <w:t>enerates red and white cells from 2</w:t>
            </w:r>
            <w:r w:rsidR="00F56A5C" w:rsidRPr="00F56A5C">
              <w:rPr>
                <w:vertAlign w:val="superscript"/>
              </w:rPr>
              <w:t>nd</w:t>
            </w:r>
            <w:r w:rsidR="00F56A5C">
              <w:t xml:space="preserve"> trimester</w:t>
            </w:r>
            <w:r w:rsidR="00E105D6">
              <w:t>.</w:t>
            </w:r>
            <w:r>
              <w:t xml:space="preserve"> Initiates immune response to antigens by phagocytes and lymphocytes</w:t>
            </w:r>
          </w:p>
        </w:tc>
      </w:tr>
      <w:tr w:rsidR="001869A0" w14:paraId="703A1154" w14:textId="77777777" w:rsidTr="001869A0">
        <w:tc>
          <w:tcPr>
            <w:tcW w:w="3003" w:type="dxa"/>
          </w:tcPr>
          <w:p w14:paraId="3ED5DFD9" w14:textId="084CB02C" w:rsidR="001869A0" w:rsidRDefault="00E105D6">
            <w:r w:rsidRPr="00E105D6">
              <w:t>Lymphoid tissue</w:t>
            </w:r>
            <w:r>
              <w:t xml:space="preserve"> </w:t>
            </w:r>
            <w:r w:rsidRPr="00E105D6">
              <w:t>and Peyer’s patches</w:t>
            </w:r>
            <w:r>
              <w:t xml:space="preserve"> (intestine) </w:t>
            </w:r>
          </w:p>
        </w:tc>
        <w:tc>
          <w:tcPr>
            <w:tcW w:w="3003" w:type="dxa"/>
          </w:tcPr>
          <w:p w14:paraId="2DF9699D" w14:textId="74AB7DB8" w:rsidR="001869A0" w:rsidRDefault="00E105D6">
            <w:r>
              <w:t xml:space="preserve">Develops from 12- week gestation </w:t>
            </w:r>
          </w:p>
        </w:tc>
        <w:tc>
          <w:tcPr>
            <w:tcW w:w="3004" w:type="dxa"/>
          </w:tcPr>
          <w:p w14:paraId="54558772" w14:textId="10001589" w:rsidR="001869A0" w:rsidRDefault="004E549B">
            <w:r>
              <w:t>Follicles similar to lymph nodes. Generates immune response in the gut mucosa</w:t>
            </w:r>
            <w:r w:rsidR="00E105D6">
              <w:t xml:space="preserve"> </w:t>
            </w:r>
          </w:p>
        </w:tc>
      </w:tr>
    </w:tbl>
    <w:p w14:paraId="2F220166" w14:textId="750FC15C" w:rsidR="001869A0" w:rsidRDefault="00B632B5">
      <w:proofErr w:type="spellStart"/>
      <w:r w:rsidRPr="00B632B5">
        <w:t>Niewiesk</w:t>
      </w:r>
      <w:proofErr w:type="spellEnd"/>
      <w:r>
        <w:t xml:space="preserve"> (</w:t>
      </w:r>
      <w:r w:rsidRPr="00B632B5">
        <w:t>2014)</w:t>
      </w:r>
      <w:r w:rsidR="00D5366A">
        <w:t xml:space="preserve"> </w:t>
      </w:r>
      <w:proofErr w:type="spellStart"/>
      <w:r w:rsidR="009A7FCD" w:rsidRPr="009A7FCD">
        <w:t>Ygberg</w:t>
      </w:r>
      <w:proofErr w:type="spellEnd"/>
      <w:r w:rsidR="009A7FCD" w:rsidRPr="009A7FCD">
        <w:t xml:space="preserve"> &amp; Nilsson, </w:t>
      </w:r>
      <w:r w:rsidR="009A7FCD">
        <w:t>(</w:t>
      </w:r>
      <w:r w:rsidR="009A7FCD" w:rsidRPr="009A7FCD">
        <w:t>2012)</w:t>
      </w:r>
      <w:r w:rsidR="009A7FCD">
        <w:t xml:space="preserve"> </w:t>
      </w:r>
      <w:bookmarkStart w:id="13" w:name="_Hlk55826643"/>
      <w:r w:rsidR="00D5366A">
        <w:t xml:space="preserve">Hill (2020) </w:t>
      </w:r>
      <w:bookmarkStart w:id="14" w:name="_Hlk55295134"/>
      <w:proofErr w:type="spellStart"/>
      <w:r w:rsidR="009A7FCD">
        <w:t>Lawerence</w:t>
      </w:r>
      <w:proofErr w:type="spellEnd"/>
      <w:r w:rsidR="009A7FCD">
        <w:t xml:space="preserve">, </w:t>
      </w:r>
      <w:proofErr w:type="spellStart"/>
      <w:r w:rsidR="009A7FCD">
        <w:t>Corriden</w:t>
      </w:r>
      <w:proofErr w:type="spellEnd"/>
      <w:r w:rsidR="009A7FCD">
        <w:t xml:space="preserve"> and </w:t>
      </w:r>
      <w:proofErr w:type="spellStart"/>
      <w:r w:rsidR="009A7FCD">
        <w:t>Nizel</w:t>
      </w:r>
      <w:proofErr w:type="spellEnd"/>
      <w:r w:rsidR="009A7FCD">
        <w:t xml:space="preserve"> (2018) </w:t>
      </w:r>
      <w:bookmarkEnd w:id="14"/>
      <w:proofErr w:type="spellStart"/>
      <w:r w:rsidR="00D5366A" w:rsidRPr="00D5366A">
        <w:t>Fouda</w:t>
      </w:r>
      <w:proofErr w:type="spellEnd"/>
      <w:r w:rsidR="00D5366A" w:rsidRPr="00D5366A">
        <w:t xml:space="preserve">, Martinez, Swamy, &amp; </w:t>
      </w:r>
      <w:proofErr w:type="spellStart"/>
      <w:r w:rsidR="00D5366A" w:rsidRPr="00D5366A">
        <w:t>Permar</w:t>
      </w:r>
      <w:proofErr w:type="spellEnd"/>
      <w:r w:rsidR="00D5366A" w:rsidRPr="00D5366A">
        <w:t>, 2018)</w:t>
      </w:r>
      <w:r w:rsidR="00C169D5" w:rsidRPr="00C169D5">
        <w:t xml:space="preserve"> Simon, Hollander, &amp; McMichael </w:t>
      </w:r>
      <w:r w:rsidR="00C169D5">
        <w:t>(</w:t>
      </w:r>
      <w:r w:rsidR="00C169D5" w:rsidRPr="00C169D5">
        <w:t>2015</w:t>
      </w:r>
      <w:proofErr w:type="gramStart"/>
      <w:r w:rsidR="00C169D5" w:rsidRPr="00C169D5">
        <w:t>)</w:t>
      </w:r>
      <w:r w:rsidR="00C169D5">
        <w:t xml:space="preserve"> </w:t>
      </w:r>
      <w:bookmarkEnd w:id="13"/>
      <w:r w:rsidR="00D5366A" w:rsidRPr="00D5366A">
        <w:t>.</w:t>
      </w:r>
      <w:proofErr w:type="gramEnd"/>
    </w:p>
    <w:p w14:paraId="4110586F" w14:textId="77777777" w:rsidR="00D5366A" w:rsidRDefault="00D5366A"/>
    <w:p w14:paraId="2F0D365A" w14:textId="77777777" w:rsidR="00F23D99" w:rsidRDefault="00011474" w:rsidP="008324D6">
      <w:pPr>
        <w:pStyle w:val="Heading2"/>
      </w:pPr>
      <w:r>
        <w:t xml:space="preserve">Developing Immunity </w:t>
      </w:r>
    </w:p>
    <w:p w14:paraId="28EAE314" w14:textId="067F737E" w:rsidR="004E2331" w:rsidRDefault="004E2331">
      <w:r>
        <w:t xml:space="preserve">When B cells encounter antigens and produce antibodies against them </w:t>
      </w:r>
      <w:r w:rsidR="00A65316">
        <w:t>this is</w:t>
      </w:r>
      <w:r>
        <w:t xml:space="preserve"> active humoral immunity</w:t>
      </w:r>
      <w:r w:rsidR="00126D22">
        <w:t>. T</w:t>
      </w:r>
      <w:r>
        <w:t>here are various ways in achieving this, either naturally or artificially, and then either actively or passively</w:t>
      </w:r>
      <w:r w:rsidR="00B16451">
        <w:t xml:space="preserve"> (see Figure</w:t>
      </w:r>
      <w:r w:rsidR="007476FE">
        <w:t xml:space="preserve"> </w:t>
      </w:r>
      <w:proofErr w:type="gramStart"/>
      <w:r w:rsidR="007476FE">
        <w:t>below</w:t>
      </w:r>
      <w:r w:rsidR="00B16451">
        <w:t xml:space="preserve"> )</w:t>
      </w:r>
      <w:proofErr w:type="gramEnd"/>
      <w:r w:rsidR="00B16451">
        <w:t>.</w:t>
      </w:r>
    </w:p>
    <w:p w14:paraId="63F2380B" w14:textId="5E5CF32F" w:rsidR="005E633D" w:rsidRDefault="005E633D">
      <w:pPr>
        <w:rPr>
          <w14:textOutline w14:w="9525" w14:cap="rnd" w14:cmpd="sng" w14:algn="ctr">
            <w14:solidFill>
              <w14:schemeClr w14:val="tx1"/>
            </w14:solidFill>
            <w14:prstDash w14:val="solid"/>
            <w14:bevel/>
          </w14:textOutline>
        </w:rPr>
      </w:pPr>
    </w:p>
    <w:p w14:paraId="337CBC84" w14:textId="2ECE9168" w:rsidR="005E633D" w:rsidRPr="00B16451" w:rsidRDefault="005E633D">
      <w:pPr>
        <w:rPr>
          <w14:textOutline w14:w="9525" w14:cap="rnd" w14:cmpd="sng" w14:algn="ctr">
            <w14:solidFill>
              <w14:schemeClr w14:val="tx1"/>
            </w14:solidFill>
            <w14:prstDash w14:val="solid"/>
            <w14:bevel/>
          </w14:textOutline>
        </w:rPr>
      </w:pPr>
      <w:r>
        <w:rPr>
          <w:noProof/>
        </w:rPr>
        <w:drawing>
          <wp:inline distT="0" distB="0" distL="0" distR="0" wp14:anchorId="20AF7E8E" wp14:editId="59FDAE84">
            <wp:extent cx="5727700" cy="320103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7700" cy="3201035"/>
                    </a:xfrm>
                    <a:prstGeom prst="rect">
                      <a:avLst/>
                    </a:prstGeom>
                  </pic:spPr>
                </pic:pic>
              </a:graphicData>
            </a:graphic>
          </wp:inline>
        </w:drawing>
      </w:r>
    </w:p>
    <w:p w14:paraId="2A450B08" w14:textId="77777777" w:rsidR="00B16451" w:rsidRDefault="00B16451"/>
    <w:p w14:paraId="35C50C92" w14:textId="50E78552" w:rsidR="00B16451" w:rsidRDefault="001A49F6">
      <w:r>
        <w:t xml:space="preserve">Fig3 </w:t>
      </w:r>
      <w:r w:rsidR="00B16451">
        <w:t>Types of acquired immunity</w:t>
      </w:r>
      <w:bookmarkStart w:id="15" w:name="_Hlk55826690"/>
      <w:r w:rsidR="00B16451">
        <w:t xml:space="preserve"> </w:t>
      </w:r>
      <w:bookmarkEnd w:id="15"/>
      <w:proofErr w:type="spellStart"/>
      <w:r w:rsidR="005D219D">
        <w:t>s</w:t>
      </w:r>
      <w:r w:rsidR="005E633D" w:rsidRPr="005E633D">
        <w:rPr>
          <w:color w:val="FF40FF"/>
        </w:rPr>
        <w:t>hutterstock</w:t>
      </w:r>
      <w:proofErr w:type="spellEnd"/>
      <w:r w:rsidR="005E633D" w:rsidRPr="005E633D">
        <w:rPr>
          <w:color w:val="FF40FF"/>
        </w:rPr>
        <w:t xml:space="preserve"> image, please redraw</w:t>
      </w:r>
    </w:p>
    <w:p w14:paraId="63800EA2" w14:textId="77777777" w:rsidR="00B16451" w:rsidRDefault="00B16451"/>
    <w:p w14:paraId="5635FFB0" w14:textId="7C98CE06" w:rsidR="00B16451" w:rsidRDefault="00B16451">
      <w:r>
        <w:lastRenderedPageBreak/>
        <w:t xml:space="preserve">Naturally acquired immunity </w:t>
      </w:r>
      <w:r w:rsidR="007476FE">
        <w:t xml:space="preserve">occurs </w:t>
      </w:r>
      <w:r>
        <w:t xml:space="preserve">when someone </w:t>
      </w:r>
      <w:r w:rsidR="007476FE">
        <w:t xml:space="preserve">encounters </w:t>
      </w:r>
      <w:r>
        <w:t>a live pathogen and becomes immune as part of the immune response, usually</w:t>
      </w:r>
      <w:r w:rsidR="007476FE">
        <w:t xml:space="preserve"> this </w:t>
      </w:r>
      <w:r>
        <w:t xml:space="preserve">immunity is long term. </w:t>
      </w:r>
      <w:r w:rsidR="007476FE">
        <w:t xml:space="preserve">  This </w:t>
      </w:r>
      <w:r>
        <w:t>immunity can be passive</w:t>
      </w:r>
      <w:r w:rsidR="007476FE">
        <w:t xml:space="preserve">ly acquired if </w:t>
      </w:r>
      <w:r>
        <w:t>antibodies are passed through the placenta, or through breastmilk.</w:t>
      </w:r>
      <w:r w:rsidR="004860BB">
        <w:t xml:space="preserve">   </w:t>
      </w:r>
      <w:r w:rsidR="008C28CB">
        <w:t>B</w:t>
      </w:r>
      <w:r>
        <w:t>reastfed</w:t>
      </w:r>
      <w:r w:rsidR="008C28CB">
        <w:t xml:space="preserve"> infants </w:t>
      </w:r>
      <w:r>
        <w:t xml:space="preserve">receive </w:t>
      </w:r>
      <w:r w:rsidR="008C28CB">
        <w:t xml:space="preserve">a range </w:t>
      </w:r>
      <w:r>
        <w:t xml:space="preserve">of ‘bioactive components’ from the colostrum </w:t>
      </w:r>
      <w:r w:rsidR="008C28CB">
        <w:t>and established milk (</w:t>
      </w:r>
      <w:bookmarkStart w:id="16" w:name="_Hlk55826715"/>
      <w:r>
        <w:fldChar w:fldCharType="begin"/>
      </w:r>
      <w:r w:rsidR="00FB59B0">
        <w:instrText xml:space="preserve"> ADDIN EN.CITE &lt;EndNote&gt;&lt;Cite&gt;&lt;Author&gt;Palmeira&lt;/Author&gt;&lt;Year&gt;2016&lt;/Year&gt;&lt;RecNum&gt;4468&lt;/RecNum&gt;&lt;DisplayText&gt;(Palmeira &amp;amp; Carneiro-Sampaio, 2016)&lt;/DisplayText&gt;&lt;record&gt;&lt;rec-number&gt;4468&lt;/rec-number&gt;&lt;foreign-keys&gt;&lt;key app="EN" db-id="wpt90dfw7fe5axet55yxfp9psz59xp29x2zp" timestamp="1606050526" guid="1d105b14-24bb-4e1e-b3b1-c4b5e0dd5c24"&gt;4468&lt;/key&gt;&lt;/foreign-keys&gt;&lt;ref-type name="Journal Article"&gt;17&lt;/ref-type&gt;&lt;contributors&gt;&lt;authors&gt;&lt;author&gt;Palmeira, P.&lt;/author&gt;&lt;author&gt;Carneiro-Sampaio, M.&lt;/author&gt;&lt;/authors&gt;&lt;/contributors&gt;&lt;auth-address&gt;PhD - Scientific Researcher, Laboratory of Medical Investigation (LIM-36), Department of Pediatrics, Hospital das Clinicas, Faculdade de Medicina, Universidade de Sao Paulo (HC-FMUSP), Sao Paulo, SP, Brazil.&amp;#xD;MD, PhD - Full Professor, Department of Pediatrics, FMUSP, Sao Paulo, SP, Brazil.&lt;/auth-address&gt;&lt;titles&gt;&lt;title&gt;Immunology of breast milk&lt;/title&gt;&lt;secondary-title&gt;Rev Assoc Med Bras (1992)&lt;/secondary-title&gt;&lt;/titles&gt;&lt;periodical&gt;&lt;full-title&gt;Rev Assoc Med Bras (1992)&lt;/full-title&gt;&lt;/periodical&gt;&lt;pages&gt;584-593&lt;/pages&gt;&lt;volume&gt;62&lt;/volume&gt;&lt;number&gt;6&lt;/number&gt;&lt;edition&gt;2016/11/17&lt;/edition&gt;&lt;keywords&gt;&lt;keyword&gt;Colostrum/chemistry/immunology&lt;/keyword&gt;&lt;keyword&gt;Humans&lt;/keyword&gt;&lt;keyword&gt;Immune System/immunology&lt;/keyword&gt;&lt;keyword&gt;Milk, Human/*chemistry/*immunology&lt;/keyword&gt;&lt;/keywords&gt;&lt;dates&gt;&lt;year&gt;2016&lt;/year&gt;&lt;pub-dates&gt;&lt;date&gt;Sep&lt;/date&gt;&lt;/pub-dates&gt;&lt;/dates&gt;&lt;isbn&gt;1806-9282 (Electronic)&amp;#xD;0104-4230 (Linking)&lt;/isbn&gt;&lt;accession-num&gt;27849237&lt;/accession-num&gt;&lt;urls&gt;&lt;related-urls&gt;&lt;url&gt;https://www.ncbi.nlm.nih.gov/pubmed/27849237&lt;/url&gt;&lt;/related-urls&gt;&lt;/urls&gt;&lt;electronic-resource-num&gt;10.1590/1806-9282.62.06.584&lt;/electronic-resource-num&gt;&lt;/record&gt;&lt;/Cite&gt;&lt;/EndNote&gt;</w:instrText>
      </w:r>
      <w:r>
        <w:fldChar w:fldCharType="separate"/>
      </w:r>
      <w:r w:rsidR="00FB59B0">
        <w:rPr>
          <w:noProof/>
        </w:rPr>
        <w:t>(</w:t>
      </w:r>
      <w:proofErr w:type="spellStart"/>
      <w:r w:rsidR="00FB59B0">
        <w:rPr>
          <w:noProof/>
        </w:rPr>
        <w:t>Palmeira</w:t>
      </w:r>
      <w:proofErr w:type="spellEnd"/>
      <w:r w:rsidR="00FB59B0">
        <w:rPr>
          <w:noProof/>
        </w:rPr>
        <w:t xml:space="preserve"> &amp; Carneiro-Sampaio, 2016)</w:t>
      </w:r>
      <w:r>
        <w:fldChar w:fldCharType="end"/>
      </w:r>
      <w:bookmarkEnd w:id="16"/>
      <w:r>
        <w:t>. Various protective factors within colostrum include enzymes, immunoglobulins, cytokines</w:t>
      </w:r>
      <w:r w:rsidR="00731A2A">
        <w:t xml:space="preserve">, leucocytes, and hormones that interact with each other, and also the gastrointestinal and respiratory tract mucous membranes, which help provide immunity. As well as the IgG antibodies that were transferred across the </w:t>
      </w:r>
      <w:r w:rsidR="00731A2A" w:rsidRPr="005D219D">
        <w:rPr>
          <w:color w:val="000000" w:themeColor="text1"/>
        </w:rPr>
        <w:t xml:space="preserve">placenta, </w:t>
      </w:r>
      <w:r w:rsidR="005E633D" w:rsidRPr="005D219D">
        <w:rPr>
          <w:color w:val="000000" w:themeColor="text1"/>
        </w:rPr>
        <w:t xml:space="preserve">and after birth, </w:t>
      </w:r>
      <w:r w:rsidR="00731A2A">
        <w:t xml:space="preserve">IgA </w:t>
      </w:r>
      <w:r w:rsidR="00731A2A" w:rsidRPr="005D219D">
        <w:rPr>
          <w:color w:val="000000" w:themeColor="text1"/>
        </w:rPr>
        <w:t xml:space="preserve">antibodies </w:t>
      </w:r>
      <w:r w:rsidR="005E633D" w:rsidRPr="005D219D">
        <w:rPr>
          <w:color w:val="000000" w:themeColor="text1"/>
        </w:rPr>
        <w:t>are present in</w:t>
      </w:r>
      <w:r w:rsidR="00731A2A" w:rsidRPr="005D219D">
        <w:rPr>
          <w:color w:val="000000" w:themeColor="text1"/>
        </w:rPr>
        <w:t xml:space="preserve"> breast </w:t>
      </w:r>
      <w:r w:rsidR="00731A2A">
        <w:t>milk, the most predominant immunoglobulin</w:t>
      </w:r>
      <w:r w:rsidR="005D219D">
        <w:t xml:space="preserve">, </w:t>
      </w:r>
      <w:r w:rsidR="00731A2A">
        <w:t xml:space="preserve">and it is believed that vaccine responses are also enhanced in breast fed infants </w:t>
      </w:r>
      <w:r w:rsidR="00731A2A">
        <w:fldChar w:fldCharType="begin"/>
      </w:r>
      <w:r w:rsidR="00FB59B0">
        <w:instrText xml:space="preserve"> ADDIN EN.CITE &lt;EndNote&gt;&lt;Cite&gt;&lt;Author&gt;Hanson&lt;/Author&gt;&lt;Year&gt;2003&lt;/Year&gt;&lt;RecNum&gt;4473&lt;/RecNum&gt;&lt;DisplayText&gt;(Hanson et al., 2003)&lt;/DisplayText&gt;&lt;record&gt;&lt;rec-number&gt;4473&lt;/rec-number&gt;&lt;foreign-keys&gt;&lt;key app="EN" db-id="wpt90dfw7fe5axet55yxfp9psz59xp29x2zp" timestamp="1606050543" guid="56e1b722-c59d-48aa-973d-51d6f28a44a8"&gt;4473&lt;/key&gt;&lt;/foreign-keys&gt;&lt;ref-type name="Journal Article"&gt;17&lt;/ref-type&gt;&lt;contributors&gt;&lt;authors&gt;&lt;author&gt;Hanson, L.A.&lt;/author&gt;&lt;author&gt;Korotkova, M.&lt;/author&gt;&lt;author&gt;Lundin, S.&lt;/author&gt;&lt;author&gt;Haversen, L.&lt;/author&gt;&lt;author&gt;Silfverdal, S. A.&lt;/author&gt;&lt;author&gt;Mattsby-Baltzer I.&lt;/author&gt;&lt;author&gt;Strandvik, B.&lt;/author&gt;&lt;author&gt;Telemo, E.&lt;/author&gt;&lt;/authors&gt;&lt;/contributors&gt;&lt;titles&gt;&lt;title&gt;The transfer of immunity from mother to child&lt;/title&gt;&lt;secondary-title&gt;Ann NY Acad Sci&lt;/secondary-title&gt;&lt;/titles&gt;&lt;periodical&gt;&lt;full-title&gt;Ann NY Acad Sci&lt;/full-title&gt;&lt;/periodical&gt;&lt;pages&gt;199 - 206&lt;/pages&gt;&lt;volume&gt;987&lt;/volume&gt;&lt;dates&gt;&lt;year&gt;2003&lt;/year&gt;&lt;/dates&gt;&lt;urls&gt;&lt;/urls&gt;&lt;/record&gt;&lt;/Cite&gt;&lt;/EndNote&gt;</w:instrText>
      </w:r>
      <w:r w:rsidR="00731A2A">
        <w:fldChar w:fldCharType="separate"/>
      </w:r>
      <w:r w:rsidR="00731A2A">
        <w:rPr>
          <w:noProof/>
        </w:rPr>
        <w:t>(</w:t>
      </w:r>
      <w:bookmarkStart w:id="17" w:name="_Hlk55826765"/>
      <w:r w:rsidR="00731A2A">
        <w:rPr>
          <w:noProof/>
        </w:rPr>
        <w:t>Hanson et al., 2003</w:t>
      </w:r>
      <w:bookmarkEnd w:id="17"/>
      <w:r w:rsidR="00731A2A">
        <w:rPr>
          <w:noProof/>
        </w:rPr>
        <w:t>)</w:t>
      </w:r>
      <w:r w:rsidR="00731A2A">
        <w:fldChar w:fldCharType="end"/>
      </w:r>
    </w:p>
    <w:p w14:paraId="709EF8CC" w14:textId="77777777" w:rsidR="00731A2A" w:rsidRDefault="00731A2A"/>
    <w:p w14:paraId="1DBB9F99" w14:textId="77777777" w:rsidR="00731A2A" w:rsidRDefault="00731A2A" w:rsidP="00731A2A">
      <w:r>
        <w:rPr>
          <w:noProof/>
        </w:rPr>
        <mc:AlternateContent>
          <mc:Choice Requires="wps">
            <w:drawing>
              <wp:anchor distT="0" distB="0" distL="114300" distR="114300" simplePos="0" relativeHeight="251659264" behindDoc="0" locked="0" layoutInCell="1" allowOverlap="1" wp14:anchorId="25803CA7" wp14:editId="43A3AB02">
                <wp:simplePos x="0" y="0"/>
                <wp:positionH relativeFrom="column">
                  <wp:posOffset>0</wp:posOffset>
                </wp:positionH>
                <wp:positionV relativeFrom="paragraph">
                  <wp:posOffset>0</wp:posOffset>
                </wp:positionV>
                <wp:extent cx="1828800" cy="182880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2E54AA94" w14:textId="26AD8468" w:rsidR="001C2F27" w:rsidRPr="00731A2A" w:rsidRDefault="001C2F27">
                            <w:pPr>
                              <w:rPr>
                                <w:b/>
                                <w:bCs/>
                                <w:color w:val="FF0000"/>
                              </w:rPr>
                            </w:pPr>
                            <w:bookmarkStart w:id="18" w:name="_Hlk55219530"/>
                            <w:r w:rsidRPr="00731A2A">
                              <w:rPr>
                                <w:b/>
                                <w:bCs/>
                                <w:color w:val="FF0000"/>
                              </w:rPr>
                              <w:t>TIME OUT</w:t>
                            </w:r>
                            <w:r>
                              <w:rPr>
                                <w:b/>
                                <w:bCs/>
                                <w:color w:val="FF0000"/>
                              </w:rPr>
                              <w:t xml:space="preserve"> 2 </w:t>
                            </w:r>
                          </w:p>
                          <w:bookmarkEnd w:id="18"/>
                          <w:p w14:paraId="0DBD9C50" w14:textId="77777777" w:rsidR="001C2F27" w:rsidRDefault="001C2F27" w:rsidP="00731A2A">
                            <w:r>
                              <w:t xml:space="preserve">An opportunity arises to influence the feeding choice of a pregnant mum.   How might you explain the benefits of </w:t>
                            </w:r>
                            <w:proofErr w:type="gramStart"/>
                            <w:r>
                              <w:t>breastfeeding ?</w:t>
                            </w:r>
                            <w:proofErr w:type="gramEnd"/>
                            <w:r>
                              <w:t xml:space="preserve"> </w:t>
                            </w:r>
                          </w:p>
                          <w:p w14:paraId="4AC5DA75" w14:textId="77777777" w:rsidR="001C2F27" w:rsidRDefault="001C2F27" w:rsidP="00731A2A"/>
                          <w:p w14:paraId="5DA761BC" w14:textId="47B5BBED" w:rsidR="001C2F27" w:rsidRDefault="001C2F27" w:rsidP="00731A2A">
                            <w:r>
                              <w:t xml:space="preserve">You might use the NHS and WHO resources on breastfeeding. </w:t>
                            </w:r>
                          </w:p>
                          <w:p w14:paraId="795D55CB" w14:textId="77777777" w:rsidR="001C2F27" w:rsidRDefault="001C2F27" w:rsidP="00731A2A">
                            <w:hyperlink r:id="rId15" w:history="1">
                              <w:r w:rsidRPr="00530675">
                                <w:rPr>
                                  <w:rStyle w:val="Hyperlink"/>
                                </w:rPr>
                                <w:t>https://www.nhs.uk/common-health-questions/childrens-health/how-long-do-babies-carry-their-mothers-immunity/</w:t>
                              </w:r>
                            </w:hyperlink>
                            <w:r>
                              <w:t xml:space="preserve"> </w:t>
                            </w:r>
                          </w:p>
                          <w:p w14:paraId="0CB132A7" w14:textId="77777777" w:rsidR="001C2F27" w:rsidRDefault="001C2F27" w:rsidP="00731A2A"/>
                          <w:p w14:paraId="04F0E559" w14:textId="77777777" w:rsidR="001C2F27" w:rsidRDefault="001C2F27">
                            <w:hyperlink r:id="rId16" w:anchor="tab=tab_1" w:history="1">
                              <w:r>
                                <w:rPr>
                                  <w:rStyle w:val="Hyperlink"/>
                                </w:rPr>
                                <w:t>https://www.who.int/health-topics/breastfeeding#tab=tab_1</w:t>
                              </w:r>
                            </w:hyperlink>
                          </w:p>
                          <w:p w14:paraId="289B2F0C" w14:textId="21636809" w:rsidR="001C2F27" w:rsidRPr="00381849" w:rsidRDefault="001C2F27">
                            <w:r>
                              <w:fldChar w:fldCharType="begin"/>
                            </w:r>
                            <w:r>
                              <w:instrText xml:space="preserve"> ADDIN EN.CITE &lt;EndNote&gt;&lt;Cite&gt;&lt;Author&gt;NHS&lt;/Author&gt;&lt;Year&gt;2018&lt;/Year&gt;&lt;RecNum&gt;4549&lt;/RecNum&gt;&lt;DisplayText&gt;(NHS, 2018; WHO, 2020)&lt;/DisplayText&gt;&lt;record&gt;&lt;rec-number&gt;4549&lt;/rec-number&gt;&lt;foreign-keys&gt;&lt;key app="EN" db-id="wpt90dfw7fe5axet55yxfp9psz59xp29x2zp" timestamp="1606050880" guid="f64e6db5-10a1-43bf-afcf-e1fad7ac608a"&gt;4549&lt;/key&gt;&lt;/foreign-keys&gt;&lt;ref-type name="Web Page"&gt;12&lt;/ref-type&gt;&lt;contributors&gt;&lt;authors&gt;&lt;author&gt;NHS&lt;/author&gt;&lt;/authors&gt;&lt;/contributors&gt;&lt;titles&gt;&lt;title&gt;How long do babies carry their mother’s immunity?&lt;/title&gt;&lt;/titles&gt;&lt;volume&gt;2020&lt;/volume&gt;&lt;number&gt;16.5.20&lt;/number&gt;&lt;dates&gt;&lt;year&gt;2018&lt;/year&gt;&lt;/dates&gt;&lt;urls&gt;&lt;related-urls&gt;&lt;url&gt;https://www.nhs.uk/common-health-questions/childrens-health/how-long-do-babies-carry-their-mothers-immunity/ &lt;/url&gt;&lt;/related-urls&gt;&lt;/urls&gt;&lt;/record&gt;&lt;/Cite&gt;&lt;Cite&gt;&lt;Author&gt;WHO&lt;/Author&gt;&lt;Year&gt;2020&lt;/Year&gt;&lt;RecNum&gt;4550&lt;/RecNum&gt;&lt;record&gt;&lt;rec-number&gt;4550&lt;/rec-number&gt;&lt;foreign-keys&gt;&lt;key app="EN" db-id="wpt90dfw7fe5axet55yxfp9psz59xp29x2zp" timestamp="1606050880" guid="8e5172b1-1204-4cce-a91c-e2c973076aef"&gt;4550&lt;/key&gt;&lt;/foreign-keys&gt;&lt;ref-type name="Web Page"&gt;12&lt;/ref-type&gt;&lt;contributors&gt;&lt;authors&gt;&lt;author&gt;WHO&lt;/author&gt;&lt;/authors&gt;&lt;/contributors&gt;&lt;titles&gt;&lt;title&gt;Breastfeeding&lt;/title&gt;&lt;/titles&gt;&lt;volume&gt;2020&lt;/volume&gt;&lt;number&gt;16.5.20&lt;/number&gt;&lt;dates&gt;&lt;year&gt;2020&lt;/year&gt;&lt;/dates&gt;&lt;publisher&gt;World Health Organisation&lt;/publisher&gt;&lt;urls&gt;&lt;related-urls&gt;&lt;url&gt;https://www.who.int/health-topics/breastfeeding#tab=tab_1&lt;/url&gt;&lt;/related-urls&gt;&lt;/urls&gt;&lt;/record&gt;&lt;/Cite&gt;&lt;/EndNote&gt;</w:instrText>
                            </w:r>
                            <w:r>
                              <w:fldChar w:fldCharType="separate"/>
                            </w:r>
                            <w:r>
                              <w:rPr>
                                <w:noProof/>
                              </w:rPr>
                              <w:t>(NHS, 2018; WHO, 2020)</w:t>
                            </w:r>
                            <w:r>
                              <w:fldChar w:fldCharType="end"/>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25803CA7" id="_x0000_t202" coordsize="21600,21600" o:spt="202" path="m,l,21600r21600,l21600,xe">
                <v:stroke joinstyle="miter"/>
                <v:path gradientshapeok="t" o:connecttype="rect"/>
              </v:shapetype>
              <v:shape id="Text Box 20" o:spid="_x0000_s1026" type="#_x0000_t202" style="position:absolute;margin-left:0;margin-top:0;width:2in;height:2in;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" filled="f" strokeweight=".5pt">
                <v:textbox style="mso-fit-shape-to-text:t">
                  <w:txbxContent>
                    <w:p w14:paraId="2E54AA94" w14:textId="26AD8468" w:rsidR="001C2F27" w:rsidRPr="00731A2A" w:rsidRDefault="001C2F27">
                      <w:pPr>
                        <w:rPr>
                          <w:b/>
                          <w:bCs/>
                          <w:color w:val="FF0000"/>
                        </w:rPr>
                      </w:pPr>
                      <w:bookmarkStart w:id="19" w:name="_Hlk55219530"/>
                      <w:r w:rsidRPr="00731A2A">
                        <w:rPr>
                          <w:b/>
                          <w:bCs/>
                          <w:color w:val="FF0000"/>
                        </w:rPr>
                        <w:t>TIME OUT</w:t>
                      </w:r>
                      <w:r>
                        <w:rPr>
                          <w:b/>
                          <w:bCs/>
                          <w:color w:val="FF0000"/>
                        </w:rPr>
                        <w:t xml:space="preserve"> 2 </w:t>
                      </w:r>
                    </w:p>
                    <w:bookmarkEnd w:id="19"/>
                    <w:p w14:paraId="0DBD9C50" w14:textId="77777777" w:rsidR="001C2F27" w:rsidRDefault="001C2F27" w:rsidP="00731A2A">
                      <w:r>
                        <w:t xml:space="preserve">An opportunity arises to influence the feeding choice of a pregnant mum.   How might you explain the benefits of </w:t>
                      </w:r>
                      <w:proofErr w:type="gramStart"/>
                      <w:r>
                        <w:t>breastfeeding ?</w:t>
                      </w:r>
                      <w:proofErr w:type="gramEnd"/>
                      <w:r>
                        <w:t xml:space="preserve"> </w:t>
                      </w:r>
                    </w:p>
                    <w:p w14:paraId="4AC5DA75" w14:textId="77777777" w:rsidR="001C2F27" w:rsidRDefault="001C2F27" w:rsidP="00731A2A"/>
                    <w:p w14:paraId="5DA761BC" w14:textId="47B5BBED" w:rsidR="001C2F27" w:rsidRDefault="001C2F27" w:rsidP="00731A2A">
                      <w:r>
                        <w:t xml:space="preserve">You might use the NHS and WHO resources on breastfeeding. </w:t>
                      </w:r>
                    </w:p>
                    <w:p w14:paraId="795D55CB" w14:textId="77777777" w:rsidR="001C2F27" w:rsidRDefault="001C2F27" w:rsidP="00731A2A">
                      <w:hyperlink r:id="rId17" w:history="1">
                        <w:r w:rsidRPr="00530675">
                          <w:rPr>
                            <w:rStyle w:val="Hyperlink"/>
                          </w:rPr>
                          <w:t>https://www.nhs.uk/common-health-questions/childrens-health/how-long-do-babies-carry-their-mothers-immunity/</w:t>
                        </w:r>
                      </w:hyperlink>
                      <w:r>
                        <w:t xml:space="preserve"> </w:t>
                      </w:r>
                    </w:p>
                    <w:p w14:paraId="0CB132A7" w14:textId="77777777" w:rsidR="001C2F27" w:rsidRDefault="001C2F27" w:rsidP="00731A2A"/>
                    <w:p w14:paraId="04F0E559" w14:textId="77777777" w:rsidR="001C2F27" w:rsidRDefault="001C2F27">
                      <w:hyperlink r:id="rId18" w:anchor="tab=tab_1" w:history="1">
                        <w:r>
                          <w:rPr>
                            <w:rStyle w:val="Hyperlink"/>
                          </w:rPr>
                          <w:t>https://www.who.int/health-topics/breastfeeding#tab=tab_1</w:t>
                        </w:r>
                      </w:hyperlink>
                    </w:p>
                    <w:p w14:paraId="289B2F0C" w14:textId="21636809" w:rsidR="001C2F27" w:rsidRPr="00381849" w:rsidRDefault="001C2F27">
                      <w:r>
                        <w:fldChar w:fldCharType="begin"/>
                      </w:r>
                      <w:r>
                        <w:instrText xml:space="preserve"> ADDIN EN.CITE &lt;EndNote&gt;&lt;Cite&gt;&lt;Author&gt;NHS&lt;/Author&gt;&lt;Year&gt;2018&lt;/Year&gt;&lt;RecNum&gt;4549&lt;/RecNum&gt;&lt;DisplayText&gt;(NHS, 2018; WHO, 2020)&lt;/DisplayText&gt;&lt;record&gt;&lt;rec-number&gt;4549&lt;/rec-number&gt;&lt;foreign-keys&gt;&lt;key app="EN" db-id="wpt90dfw7fe5axet55yxfp9psz59xp29x2zp" timestamp="1606050880" guid="f64e6db5-10a1-43bf-afcf-e1fad7ac608a"&gt;4549&lt;/key&gt;&lt;/foreign-keys&gt;&lt;ref-type name="Web Page"&gt;12&lt;/ref-type&gt;&lt;contributors&gt;&lt;authors&gt;&lt;author&gt;NHS&lt;/author&gt;&lt;/authors&gt;&lt;/contributors&gt;&lt;titles&gt;&lt;title&gt;How long do babies carry their mother’s immunity?&lt;/title&gt;&lt;/titles&gt;&lt;volume&gt;2020&lt;/volume&gt;&lt;number&gt;16.5.20&lt;/number&gt;&lt;dates&gt;&lt;year&gt;2018&lt;/year&gt;&lt;/dates&gt;&lt;urls&gt;&lt;related-urls&gt;&lt;url&gt;https://www.nhs.uk/common-health-questions/childrens-health/how-long-do-babies-carry-their-mothers-immunity/ &lt;/url&gt;&lt;/related-urls&gt;&lt;/urls&gt;&lt;/record&gt;&lt;/Cite&gt;&lt;Cite&gt;&lt;Author&gt;WHO&lt;/Author&gt;&lt;Year&gt;2020&lt;/Year&gt;&lt;RecNum&gt;4550&lt;/RecNum&gt;&lt;record&gt;&lt;rec-number&gt;4550&lt;/rec-number&gt;&lt;foreign-keys&gt;&lt;key app="EN" db-id="wpt90dfw7fe5axet55yxfp9psz59xp29x2zp" timestamp="1606050880" guid="8e5172b1-1204-4cce-a91c-e2c973076aef"&gt;4550&lt;/key&gt;&lt;/foreign-keys&gt;&lt;ref-type name="Web Page"&gt;12&lt;/ref-type&gt;&lt;contributors&gt;&lt;authors&gt;&lt;author&gt;WHO&lt;/author&gt;&lt;/authors&gt;&lt;/contributors&gt;&lt;titles&gt;&lt;title&gt;Breastfeeding&lt;/title&gt;&lt;/titles&gt;&lt;volume&gt;2020&lt;/volume&gt;&lt;number&gt;16.5.20&lt;/number&gt;&lt;dates&gt;&lt;year&gt;2020&lt;/year&gt;&lt;/dates&gt;&lt;publisher&gt;World Health Organisation&lt;/publisher&gt;&lt;urls&gt;&lt;related-urls&gt;&lt;url&gt;https://www.who.int/health-topics/breastfeeding#tab=tab_1&lt;/url&gt;&lt;/related-urls&gt;&lt;/urls&gt;&lt;/record&gt;&lt;/Cite&gt;&lt;/EndNote&gt;</w:instrText>
                      </w:r>
                      <w:r>
                        <w:fldChar w:fldCharType="separate"/>
                      </w:r>
                      <w:r>
                        <w:rPr>
                          <w:noProof/>
                        </w:rPr>
                        <w:t>(NHS, 2018; WHO, 2020)</w:t>
                      </w:r>
                      <w:r>
                        <w:fldChar w:fldCharType="end"/>
                      </w:r>
                    </w:p>
                  </w:txbxContent>
                </v:textbox>
                <w10:wrap type="square"/>
              </v:shape>
            </w:pict>
          </mc:Fallback>
        </mc:AlternateContent>
      </w:r>
    </w:p>
    <w:p w14:paraId="41E6833A" w14:textId="77777777" w:rsidR="00731A2A" w:rsidRPr="00E2549D" w:rsidRDefault="00E2549D" w:rsidP="008324D6">
      <w:pPr>
        <w:pStyle w:val="Heading2"/>
      </w:pPr>
      <w:r w:rsidRPr="00E2549D">
        <w:t>Immunisations</w:t>
      </w:r>
    </w:p>
    <w:p w14:paraId="566C0172" w14:textId="536D6397" w:rsidR="00B16451" w:rsidRDefault="005F0DCD">
      <w:r>
        <w:t xml:space="preserve">Immunisations </w:t>
      </w:r>
      <w:r w:rsidR="004860BB">
        <w:t>are vital to the</w:t>
      </w:r>
      <w:r>
        <w:t xml:space="preserve"> public health programme</w:t>
      </w:r>
      <w:r w:rsidR="00A65316">
        <w:t>.</w:t>
      </w:r>
      <w:r>
        <w:t xml:space="preserve"> Table 3 </w:t>
      </w:r>
      <w:r w:rsidR="004860BB">
        <w:t xml:space="preserve">presents </w:t>
      </w:r>
      <w:r>
        <w:t>the current immunisation programme</w:t>
      </w:r>
      <w:r w:rsidR="004860BB">
        <w:t>.</w:t>
      </w:r>
      <w:r w:rsidR="005D219D">
        <w:t xml:space="preserve"> </w:t>
      </w:r>
    </w:p>
    <w:p w14:paraId="088053F9" w14:textId="77777777" w:rsidR="00B16451" w:rsidRDefault="00B16451"/>
    <w:p w14:paraId="7588C5C0" w14:textId="77777777" w:rsidR="00803598" w:rsidRDefault="00803598">
      <w:pPr>
        <w:rPr>
          <w:b/>
          <w:bCs/>
          <w:sz w:val="28"/>
          <w:szCs w:val="28"/>
        </w:rPr>
      </w:pPr>
      <w:r>
        <w:rPr>
          <w:b/>
          <w:bCs/>
          <w:noProof/>
          <w:sz w:val="28"/>
          <w:szCs w:val="28"/>
        </w:rPr>
        <w:lastRenderedPageBreak/>
        <w:drawing>
          <wp:inline distT="0" distB="0" distL="0" distR="0" wp14:anchorId="0C54E62A" wp14:editId="300E7F53">
            <wp:extent cx="5768962" cy="8277860"/>
            <wp:effectExtent l="12700" t="12700" r="10160" b="15240"/>
            <wp:docPr id="22" name="Picture 2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2020-04-26 at 16.24.56.png"/>
                    <pic:cNvPicPr/>
                  </pic:nvPicPr>
                  <pic:blipFill>
                    <a:blip r:embed="rId19">
                      <a:extLst>
                        <a:ext uri="{28A0092B-C50C-407E-A947-70E740481C1C}">
                          <a14:useLocalDpi xmlns:a14="http://schemas.microsoft.com/office/drawing/2010/main" val="0"/>
                        </a:ext>
                      </a:extLst>
                    </a:blip>
                    <a:stretch>
                      <a:fillRect/>
                    </a:stretch>
                  </pic:blipFill>
                  <pic:spPr>
                    <a:xfrm>
                      <a:off x="0" y="0"/>
                      <a:ext cx="5776120" cy="8288131"/>
                    </a:xfrm>
                    <a:prstGeom prst="rect">
                      <a:avLst/>
                    </a:prstGeom>
                    <a:ln>
                      <a:solidFill>
                        <a:schemeClr val="tx1"/>
                      </a:solidFill>
                    </a:ln>
                  </pic:spPr>
                </pic:pic>
              </a:graphicData>
            </a:graphic>
          </wp:inline>
        </w:drawing>
      </w:r>
    </w:p>
    <w:p w14:paraId="1B175DC6" w14:textId="77777777" w:rsidR="00803598" w:rsidRDefault="00803598">
      <w:pPr>
        <w:rPr>
          <w:b/>
          <w:bCs/>
          <w:sz w:val="28"/>
          <w:szCs w:val="28"/>
        </w:rPr>
      </w:pPr>
    </w:p>
    <w:p w14:paraId="6A7534B1" w14:textId="0083090D" w:rsidR="00803598" w:rsidRPr="00803598" w:rsidRDefault="001A49F6">
      <w:r>
        <w:t>Fig 4</w:t>
      </w:r>
      <w:r w:rsidR="00803598">
        <w:t xml:space="preserve"> UK Immunisation Schedule </w:t>
      </w:r>
      <w:r w:rsidR="00803598">
        <w:fldChar w:fldCharType="begin"/>
      </w:r>
      <w:r w:rsidR="00FB59B0">
        <w:instrText xml:space="preserve"> ADDIN EN.CITE &lt;EndNote&gt;&lt;Cite&gt;&lt;Author&gt;DoH&lt;/Author&gt;&lt;Year&gt;2019&lt;/Year&gt;&lt;RecNum&gt;4551&lt;/RecNum&gt;&lt;DisplayText&gt;(DoH, 2019)&lt;/DisplayText&gt;&lt;record&gt;&lt;rec-number&gt;4551&lt;/rec-number&gt;&lt;foreign-keys&gt;&lt;key app="EN" db-id="wpt90dfw7fe5axet55yxfp9psz59xp29x2zp" timestamp="1606050880" guid="6ee54355-6da1-46ca-911f-241a30d9d315"&gt;4551&lt;/key&gt;&lt;/foreign-keys&gt;&lt;ref-type name="Web Page"&gt;12&lt;/ref-type&gt;&lt;contributors&gt;&lt;authors&gt;&lt;author&gt;DoH&lt;/author&gt;&lt;/authors&gt;&lt;/contributors&gt;&lt;titles&gt;&lt;title&gt;Guidance: Complete routine immunisation schedule&lt;/title&gt;&lt;/titles&gt;&lt;volume&gt;2020&lt;/volume&gt;&lt;number&gt;16.5.20&lt;/number&gt;&lt;dates&gt;&lt;year&gt;2019&lt;/year&gt;&lt;/dates&gt;&lt;publisher&gt;Department of Health&lt;/publisher&gt;&lt;urls&gt;&lt;related-urls&gt;&lt;url&gt;https://www.gov.uk/government/publications/the-complete-routine-immunisation-schedule&lt;/url&gt;&lt;/related-urls&gt;&lt;/urls&gt;&lt;/record&gt;&lt;/Cite&gt;&lt;/EndNote&gt;</w:instrText>
      </w:r>
      <w:r w:rsidR="00803598">
        <w:fldChar w:fldCharType="separate"/>
      </w:r>
      <w:r w:rsidR="00803598">
        <w:rPr>
          <w:noProof/>
        </w:rPr>
        <w:t>(DoH, 2019)</w:t>
      </w:r>
      <w:r w:rsidR="00803598">
        <w:fldChar w:fldCharType="end"/>
      </w:r>
      <w:r w:rsidR="003232B2">
        <w:t xml:space="preserve"> </w:t>
      </w:r>
      <w:r w:rsidR="00F6184D">
        <w:t>(</w:t>
      </w:r>
      <w:r w:rsidR="003232B2">
        <w:t xml:space="preserve">could be ideally retabulated and remove the last 3 rows </w:t>
      </w:r>
      <w:r w:rsidR="00F6184D">
        <w:t>)</w:t>
      </w:r>
    </w:p>
    <w:p w14:paraId="2D735A3F" w14:textId="77777777" w:rsidR="00803598" w:rsidRDefault="00803598">
      <w:pPr>
        <w:rPr>
          <w:b/>
          <w:bCs/>
          <w:sz w:val="28"/>
          <w:szCs w:val="28"/>
        </w:rPr>
      </w:pPr>
    </w:p>
    <w:p w14:paraId="3D59E499" w14:textId="77777777" w:rsidR="00803598" w:rsidRDefault="00803598">
      <w:pPr>
        <w:rPr>
          <w:b/>
          <w:bCs/>
          <w:sz w:val="28"/>
          <w:szCs w:val="28"/>
        </w:rPr>
      </w:pPr>
    </w:p>
    <w:p w14:paraId="3CA3A6E3" w14:textId="77777777" w:rsidR="00803598" w:rsidRDefault="00803598">
      <w:pPr>
        <w:rPr>
          <w:b/>
          <w:bCs/>
          <w:sz w:val="28"/>
          <w:szCs w:val="28"/>
        </w:rPr>
      </w:pPr>
    </w:p>
    <w:p w14:paraId="57F827E9" w14:textId="77777777" w:rsidR="00A91C9E" w:rsidRDefault="00803598">
      <w:r w:rsidRPr="00803598">
        <w:t>Vacc</w:t>
      </w:r>
      <w:r>
        <w:t xml:space="preserve">ines </w:t>
      </w:r>
      <w:r w:rsidR="004860BB">
        <w:t xml:space="preserve">work by </w:t>
      </w:r>
      <w:r w:rsidR="00A91C9E">
        <w:t xml:space="preserve">providing an </w:t>
      </w:r>
      <w:r>
        <w:t xml:space="preserve">antigen </w:t>
      </w:r>
      <w:r w:rsidR="00A91C9E">
        <w:t xml:space="preserve">designed to </w:t>
      </w:r>
      <w:r>
        <w:t xml:space="preserve">stimulate an immune response, there </w:t>
      </w:r>
      <w:r w:rsidR="00A91C9E">
        <w:t xml:space="preserve">are </w:t>
      </w:r>
      <w:r>
        <w:t>two types of response</w:t>
      </w:r>
      <w:r w:rsidR="00A91C9E">
        <w:t>s</w:t>
      </w:r>
      <w:r>
        <w:t>: Primary, or Secondary.</w:t>
      </w:r>
      <w:r w:rsidR="007B725B">
        <w:t xml:space="preserve"> </w:t>
      </w:r>
    </w:p>
    <w:p w14:paraId="75B4115E" w14:textId="77777777" w:rsidR="00A91C9E" w:rsidRDefault="00A91C9E"/>
    <w:p w14:paraId="6D461C1E" w14:textId="6E46F378" w:rsidR="00803598" w:rsidRDefault="00A91C9E">
      <w:r>
        <w:t xml:space="preserve">The </w:t>
      </w:r>
      <w:r w:rsidR="007B725B">
        <w:t xml:space="preserve">primary response </w:t>
      </w:r>
      <w:r>
        <w:t xml:space="preserve">results in </w:t>
      </w:r>
      <w:r w:rsidR="007B725B">
        <w:t>the production of IgM and small amounts of IgG, which remember</w:t>
      </w:r>
      <w:r>
        <w:t>s</w:t>
      </w:r>
      <w:r w:rsidR="007B725B">
        <w:t xml:space="preserve"> the antigen </w:t>
      </w:r>
      <w:r>
        <w:t xml:space="preserve">for future defence.   </w:t>
      </w:r>
      <w:r w:rsidR="007B725B">
        <w:t>The secondary response occurs</w:t>
      </w:r>
      <w:r>
        <w:t xml:space="preserve"> a few days later and results in </w:t>
      </w:r>
      <w:r w:rsidR="007B725B">
        <w:t xml:space="preserve">the production of antibodies to the antigen </w:t>
      </w:r>
      <w:r w:rsidR="007B725B">
        <w:fldChar w:fldCharType="begin"/>
      </w:r>
      <w:r w:rsidR="00FB59B0">
        <w:instrText xml:space="preserve"> ADDIN EN.CITE &lt;EndNote&gt;&lt;Cite&gt;&lt;Author&gt;Nazarko&lt;/Author&gt;&lt;Year&gt;2013&lt;/Year&gt;&lt;RecNum&gt;4195&lt;/RecNum&gt;&lt;DisplayText&gt;(Nazarko, 2013)&lt;/DisplayText&gt;&lt;record&gt;&lt;rec-number&gt;4195&lt;/rec-number&gt;&lt;foreign-keys&gt;&lt;key app="EN" db-id="wpt90dfw7fe5axet55yxfp9psz59xp29x2zp" timestamp="1606049569" guid="9f36821f-b8ac-4108-a687-932b0779b9b6"&gt;4195&lt;/key&gt;&lt;/foreign-keys&gt;&lt;ref-type name="Journal Article"&gt;17&lt;/ref-type&gt;&lt;contributors&gt;&lt;authors&gt;&lt;author&gt;Nazarko, L.&lt;/author&gt;&lt;/authors&gt;&lt;/contributors&gt;&lt;titles&gt;&lt;title&gt;How do vaccines work to protect people from disease?&lt;/title&gt;&lt;secondary-title&gt;Nursing &amp;amp; Residential Care&lt;/secondary-title&gt;&lt;/titles&gt;&lt;periodical&gt;&lt;full-title&gt;Nursing &amp;amp; Residential Care&lt;/full-title&gt;&lt;/periodical&gt;&lt;pages&gt;770 - 774&lt;/pages&gt;&lt;volume&gt;15&lt;/volume&gt;&lt;num-vols&gt;12&lt;/num-vols&gt;&lt;dates&gt;&lt;year&gt;2013&lt;/year&gt;&lt;/dates&gt;&lt;urls&gt;&lt;/urls&gt;&lt;/record&gt;&lt;/Cite&gt;&lt;/EndNote&gt;</w:instrText>
      </w:r>
      <w:r w:rsidR="007B725B">
        <w:fldChar w:fldCharType="separate"/>
      </w:r>
      <w:r w:rsidR="007B725B">
        <w:rPr>
          <w:noProof/>
        </w:rPr>
        <w:t>(</w:t>
      </w:r>
      <w:bookmarkStart w:id="20" w:name="_Hlk55826811"/>
      <w:r w:rsidR="007B725B">
        <w:rPr>
          <w:noProof/>
        </w:rPr>
        <w:t>Nazarko, 2013)</w:t>
      </w:r>
      <w:bookmarkEnd w:id="20"/>
      <w:r w:rsidR="007B725B">
        <w:fldChar w:fldCharType="end"/>
      </w:r>
      <w:r w:rsidR="00CD1C23">
        <w:t xml:space="preserve">. </w:t>
      </w:r>
      <w:r>
        <w:t xml:space="preserve">  V</w:t>
      </w:r>
      <w:r w:rsidR="00CD1C23">
        <w:t xml:space="preserve">accines </w:t>
      </w:r>
      <w:r>
        <w:t xml:space="preserve">can </w:t>
      </w:r>
      <w:r w:rsidR="00882FB6">
        <w:t>include a</w:t>
      </w:r>
      <w:r w:rsidR="00F6184D" w:rsidRPr="005D219D">
        <w:rPr>
          <w:color w:val="000000" w:themeColor="text1"/>
        </w:rPr>
        <w:t xml:space="preserve"> dead</w:t>
      </w:r>
      <w:r w:rsidR="00882FB6" w:rsidRPr="005D219D">
        <w:rPr>
          <w:color w:val="000000" w:themeColor="text1"/>
        </w:rPr>
        <w:t xml:space="preserve"> </w:t>
      </w:r>
      <w:r w:rsidR="00882FB6">
        <w:t xml:space="preserve">form of the microorganism, </w:t>
      </w:r>
      <w:r>
        <w:t xml:space="preserve">be </w:t>
      </w:r>
      <w:r w:rsidR="00CD1C23">
        <w:t>attenuated</w:t>
      </w:r>
      <w:r>
        <w:t xml:space="preserve"> (</w:t>
      </w:r>
      <w:r w:rsidR="00CD1C23">
        <w:t>a weakened</w:t>
      </w:r>
      <w:r>
        <w:t xml:space="preserve"> </w:t>
      </w:r>
      <w:r w:rsidR="00CD1C23">
        <w:t>form of virus</w:t>
      </w:r>
      <w:r>
        <w:t>)</w:t>
      </w:r>
      <w:r w:rsidR="00CD1C23">
        <w:t>, such as the MMR (Measles, Mumps, Rubella), chicken pox, polio, or the BCG (Bacillus Calmette-</w:t>
      </w:r>
      <w:proofErr w:type="spellStart"/>
      <w:r w:rsidR="00CD1C23">
        <w:t>Guérin</w:t>
      </w:r>
      <w:proofErr w:type="spellEnd"/>
      <w:r w:rsidR="00CD1C23">
        <w:t xml:space="preserve">: </w:t>
      </w:r>
      <w:r>
        <w:t>(</w:t>
      </w:r>
      <w:r w:rsidR="00CD1C23">
        <w:t>tuberculosis)</w:t>
      </w:r>
      <w:r w:rsidR="00882FB6">
        <w:t xml:space="preserve"> or in the case of </w:t>
      </w:r>
      <w:r w:rsidR="00011FAA">
        <w:t>approved</w:t>
      </w:r>
      <w:r w:rsidR="00882FB6">
        <w:t xml:space="preserve"> vaccine</w:t>
      </w:r>
      <w:r w:rsidR="00011FAA">
        <w:t>s</w:t>
      </w:r>
      <w:r w:rsidR="00882FB6">
        <w:t xml:space="preserve"> for Covid</w:t>
      </w:r>
      <w:r w:rsidR="00011FAA">
        <w:t>-</w:t>
      </w:r>
      <w:proofErr w:type="gramStart"/>
      <w:r w:rsidR="00011FAA">
        <w:t xml:space="preserve">19, </w:t>
      </w:r>
      <w:r w:rsidR="00882FB6">
        <w:t xml:space="preserve"> a</w:t>
      </w:r>
      <w:proofErr w:type="gramEnd"/>
      <w:r w:rsidR="00882FB6">
        <w:t xml:space="preserve"> synthetic portion of RNA</w:t>
      </w:r>
      <w:r w:rsidR="00CD1C23" w:rsidRPr="00802F7A">
        <w:t xml:space="preserve">. </w:t>
      </w:r>
      <w:r w:rsidRPr="00802F7A">
        <w:t xml:space="preserve">  </w:t>
      </w:r>
      <w:r w:rsidR="00CD1C23" w:rsidRPr="00802F7A">
        <w:t>The</w:t>
      </w:r>
      <w:r w:rsidRPr="00802F7A">
        <w:t>re is a</w:t>
      </w:r>
      <w:r w:rsidR="00CD1C23" w:rsidRPr="00802F7A">
        <w:t xml:space="preserve"> </w:t>
      </w:r>
      <w:r w:rsidRPr="00802F7A">
        <w:t xml:space="preserve">small </w:t>
      </w:r>
      <w:r w:rsidR="00CD1C23" w:rsidRPr="00802F7A">
        <w:t xml:space="preserve">risk </w:t>
      </w:r>
      <w:r w:rsidRPr="00802F7A">
        <w:t xml:space="preserve">with live </w:t>
      </w:r>
      <w:r w:rsidR="00CD1C23" w:rsidRPr="00802F7A">
        <w:t>vaccines</w:t>
      </w:r>
      <w:r w:rsidRPr="00802F7A">
        <w:t xml:space="preserve"> as</w:t>
      </w:r>
      <w:r w:rsidR="00CD1C23" w:rsidRPr="00802F7A">
        <w:t xml:space="preserve"> the person being vaccinated </w:t>
      </w:r>
      <w:r w:rsidRPr="00802F7A">
        <w:t xml:space="preserve">could </w:t>
      </w:r>
      <w:r w:rsidR="00CD1C23" w:rsidRPr="00802F7A">
        <w:t>develop the disease</w:t>
      </w:r>
      <w:r w:rsidR="004E549B" w:rsidRPr="00802F7A">
        <w:t xml:space="preserve">, which can be due to factors such as the individual’s inability to </w:t>
      </w:r>
      <w:r w:rsidR="00AF058C" w:rsidRPr="00802F7A">
        <w:t xml:space="preserve">produce enough antibodies (which can be up to 10% of MMR vaccine recipients NG), or when enough antibodies are made, but the levels fall over time. This is when a booster vaccine would need to be </w:t>
      </w:r>
      <w:r w:rsidR="00AF058C" w:rsidRPr="00802F7A">
        <w:rPr>
          <w:color w:val="000000" w:themeColor="text1"/>
        </w:rPr>
        <w:t xml:space="preserve">given </w:t>
      </w:r>
      <w:r w:rsidR="00B37951" w:rsidRPr="00802F7A">
        <w:rPr>
          <w:color w:val="000000" w:themeColor="text1"/>
        </w:rPr>
        <w:fldChar w:fldCharType="begin"/>
      </w:r>
      <w:r w:rsidR="00B37951" w:rsidRPr="00802F7A">
        <w:rPr>
          <w:color w:val="000000" w:themeColor="text1"/>
        </w:rPr>
        <w:instrText xml:space="preserve"> ADDIN EN.CITE &lt;EndNote&gt;&lt;Cite&gt;&lt;Author&gt;Lahariya&lt;/Author&gt;&lt;Year&gt;2016&lt;/Year&gt;&lt;RecNum&gt;5772&lt;/RecNum&gt;&lt;DisplayText&gt;(Lahariya, 2016)&lt;/DisplayText&gt;&lt;record&gt;&lt;rec-number&gt;5772&lt;/rec-number&gt;&lt;foreign-keys&gt;&lt;key app="EN" db-id="wpt90dfw7fe5axet55yxfp9psz59xp29x2zp" timestamp="1614775584" guid="dbc19023-f8bb-496d-9551-04f771fccf6d"&gt;5772&lt;/key&gt;&lt;/foreign-keys&gt;&lt;ref-type name="Journal Article"&gt;17&lt;/ref-type&gt;&lt;contributors&gt;&lt;authors&gt;&lt;author&gt;Lahariya, C.&lt;/author&gt;&lt;/authors&gt;&lt;/contributors&gt;&lt;auth-address&gt;(Formerly at) Department of Community Medicine, Gajara Raja Medical College, Gwalior, Madhya Pradesh, India.&lt;/auth-address&gt;&lt;titles&gt;&lt;title&gt;Vaccine epidemiology: A review&lt;/title&gt;&lt;secondary-title&gt;J Family Med Prim Care&lt;/secondary-title&gt;&lt;/titles&gt;&lt;periodical&gt;&lt;full-title&gt;J Family Med Prim Care&lt;/full-title&gt;&lt;/periodical&gt;&lt;pages&gt;7-15&lt;/pages&gt;&lt;volume&gt;5&lt;/volume&gt;&lt;number&gt;1&lt;/number&gt;&lt;edition&gt;2016/07/28&lt;/edition&gt;&lt;keywords&gt;&lt;keyword&gt;Child health&lt;/keyword&gt;&lt;keyword&gt;epidemiology&lt;/keyword&gt;&lt;keyword&gt;life course&lt;/keyword&gt;&lt;keyword&gt;vaccines&lt;/keyword&gt;&lt;/keywords&gt;&lt;dates&gt;&lt;year&gt;2016&lt;/year&gt;&lt;pub-dates&gt;&lt;date&gt;Jan-Mar&lt;/date&gt;&lt;/pub-dates&gt;&lt;/dates&gt;&lt;isbn&gt;2249-4863 (Print)&amp;#xD;2249-4863 (Linking)&lt;/isbn&gt;&lt;accession-num&gt;27453836&lt;/accession-num&gt;&lt;urls&gt;&lt;related-urls&gt;&lt;url&gt;https://www.ncbi.nlm.nih.gov/pubmed/27453836&lt;/url&gt;&lt;/related-urls&gt;&lt;/urls&gt;&lt;custom2&gt;PMC4943153&lt;/custom2&gt;&lt;electronic-resource-num&gt;10.4103/2249-4863.184616&lt;/electronic-resource-num&gt;&lt;/record&gt;&lt;/Cite&gt;&lt;/EndNote&gt;</w:instrText>
      </w:r>
      <w:r w:rsidR="00B37951" w:rsidRPr="00802F7A">
        <w:rPr>
          <w:color w:val="000000" w:themeColor="text1"/>
        </w:rPr>
        <w:fldChar w:fldCharType="separate"/>
      </w:r>
      <w:r w:rsidR="00B37951" w:rsidRPr="00802F7A">
        <w:rPr>
          <w:noProof/>
          <w:color w:val="000000" w:themeColor="text1"/>
        </w:rPr>
        <w:t>(Lahariya, 2016)</w:t>
      </w:r>
      <w:r w:rsidR="00B37951" w:rsidRPr="00802F7A">
        <w:rPr>
          <w:color w:val="000000" w:themeColor="text1"/>
        </w:rPr>
        <w:fldChar w:fldCharType="end"/>
      </w:r>
      <w:r w:rsidRPr="00802F7A">
        <w:rPr>
          <w:color w:val="000000" w:themeColor="text1"/>
        </w:rPr>
        <w:t xml:space="preserve">.  </w:t>
      </w:r>
      <w:r w:rsidR="00882FB6" w:rsidRPr="00802F7A">
        <w:rPr>
          <w:color w:val="000000" w:themeColor="text1"/>
        </w:rPr>
        <w:t xml:space="preserve"> </w:t>
      </w:r>
      <w:r w:rsidR="00CD1C23">
        <w:t xml:space="preserve">These vaccines are contraindicated in those who are immunocompromised, or </w:t>
      </w:r>
      <w:r w:rsidR="00A426CE">
        <w:t xml:space="preserve">in </w:t>
      </w:r>
      <w:r w:rsidR="00CD1C23">
        <w:t>pregna</w:t>
      </w:r>
      <w:r w:rsidR="00A426CE">
        <w:t>ncy</w:t>
      </w:r>
      <w:r w:rsidR="00CD1C23">
        <w:t>.</w:t>
      </w:r>
    </w:p>
    <w:p w14:paraId="35B199F1" w14:textId="77777777" w:rsidR="00EC70F1" w:rsidRDefault="00EC70F1"/>
    <w:p w14:paraId="2F151D12" w14:textId="32F74678" w:rsidR="00803598" w:rsidRDefault="00F6184D">
      <w:r w:rsidRPr="005D219D">
        <w:rPr>
          <w:color w:val="000000" w:themeColor="text1"/>
        </w:rPr>
        <w:t xml:space="preserve">The debate about herd immunity has resurfaced during the Covid-19 Pandemic. </w:t>
      </w:r>
      <w:r w:rsidR="00E456F1">
        <w:t>T</w:t>
      </w:r>
      <w:r w:rsidR="00A91C9E">
        <w:t xml:space="preserve">o acquire </w:t>
      </w:r>
      <w:r w:rsidR="00E456F1">
        <w:t>herd immunity the v</w:t>
      </w:r>
      <w:r w:rsidR="00EC70F1">
        <w:t xml:space="preserve">accination coverage rates </w:t>
      </w:r>
      <w:r w:rsidR="00E456F1">
        <w:t xml:space="preserve">need to be about </w:t>
      </w:r>
      <w:r w:rsidR="00EC70F1">
        <w:t xml:space="preserve">93 – 95% of the population </w:t>
      </w:r>
      <w:bookmarkStart w:id="21" w:name="_Hlk55826846"/>
      <w:r w:rsidR="00EC70F1">
        <w:fldChar w:fldCharType="begin"/>
      </w:r>
      <w:r w:rsidR="00FB59B0">
        <w:instrText xml:space="preserve"> ADDIN EN.CITE &lt;EndNote&gt;&lt;Cite&gt;&lt;Author&gt;Casey&lt;/Author&gt;&lt;Year&gt;2016&lt;/Year&gt;&lt;RecNum&gt;4113&lt;/RecNum&gt;&lt;DisplayText&gt;(Casey, 2016)&lt;/DisplayText&gt;&lt;record&gt;&lt;rec-number&gt;4113&lt;/rec-number&gt;&lt;foreign-keys&gt;&lt;key app="EN" db-id="wpt90dfw7fe5axet55yxfp9psz59xp29x2zp" timestamp="1606049231" guid="d167252b-6548-430c-b4eb-e1fbb402b17f"&gt;4113&lt;/key&gt;&lt;/foreign-keys&gt;&lt;ref-type name="Journal Article"&gt;17&lt;/ref-type&gt;&lt;contributors&gt;&lt;authors&gt;&lt;author&gt;Casey, G.&lt;/author&gt;&lt;/authors&gt;&lt;/contributors&gt;&lt;titles&gt;&lt;title&gt;Vaccines: How and why they work&lt;/title&gt;&lt;secondary-title&gt;Kia Tiaki Nursing New Zealand&lt;/secondary-title&gt;&lt;/titles&gt;&lt;periodical&gt;&lt;full-title&gt;Kia Tiaki Nursing New Zealand&lt;/full-title&gt;&lt;/periodical&gt;&lt;pages&gt;20 - 24&lt;/pages&gt;&lt;volume&gt;22&lt;/volume&gt;&lt;number&gt;1&lt;/number&gt;&lt;dates&gt;&lt;year&gt;2016&lt;/year&gt;&lt;pub-dates&gt;&lt;date&gt;February&lt;/date&gt;&lt;/pub-dates&gt;&lt;/dates&gt;&lt;urls&gt;&lt;/urls&gt;&lt;/record&gt;&lt;/Cite&gt;&lt;/EndNote&gt;</w:instrText>
      </w:r>
      <w:r w:rsidR="00EC70F1">
        <w:fldChar w:fldCharType="separate"/>
      </w:r>
      <w:r w:rsidR="00EC70F1">
        <w:rPr>
          <w:noProof/>
        </w:rPr>
        <w:t>(Casey, 2016)</w:t>
      </w:r>
      <w:r w:rsidR="00EC70F1">
        <w:fldChar w:fldCharType="end"/>
      </w:r>
      <w:bookmarkEnd w:id="21"/>
      <w:r w:rsidR="0077425C">
        <w:t>. Th</w:t>
      </w:r>
      <w:r w:rsidR="00E456F1">
        <w:t xml:space="preserve">is </w:t>
      </w:r>
      <w:r w:rsidR="00853E8A">
        <w:t xml:space="preserve">incidence </w:t>
      </w:r>
      <w:r w:rsidR="00E456F1">
        <w:t xml:space="preserve">is required so the </w:t>
      </w:r>
      <w:r w:rsidR="0077425C">
        <w:t>immunocompromised people, who remain unvaccinated</w:t>
      </w:r>
      <w:r w:rsidR="00E456F1">
        <w:t xml:space="preserve"> are protected</w:t>
      </w:r>
      <w:r w:rsidR="0077425C">
        <w:t xml:space="preserve"> </w:t>
      </w:r>
      <w:r w:rsidR="0077425C">
        <w:fldChar w:fldCharType="begin"/>
      </w:r>
      <w:r w:rsidR="00FB59B0">
        <w:instrText xml:space="preserve"> ADDIN EN.CITE &lt;EndNote&gt;&lt;Cite&gt;&lt;Author&gt;Mallory&lt;/Author&gt;&lt;Year&gt;2018&lt;/Year&gt;&lt;RecNum&gt;4486&lt;/RecNum&gt;&lt;DisplayText&gt;(Mallory, Lindesmith, &amp;amp; Baric, 2018)&lt;/DisplayText&gt;&lt;record&gt;&lt;rec-number&gt;4486&lt;/rec-number&gt;&lt;foreign-keys&gt;&lt;key app="EN" db-id="wpt90dfw7fe5axet55yxfp9psz59xp29x2zp" timestamp="1606050596" guid="2bdf6f20-757a-44c0-aaae-d2ab757997a3"&gt;4486&lt;/key&gt;&lt;/foreign-keys&gt;&lt;ref-type name="Journal Article"&gt;17&lt;/ref-type&gt;&lt;contributors&gt;&lt;authors&gt;&lt;author&gt;Mallory, M. L.&lt;/author&gt;&lt;author&gt;Lindesmith, L. C.&lt;/author&gt;&lt;author&gt;Baric, R. S.&lt;/author&gt;&lt;/authors&gt;&lt;/contributors&gt;&lt;auth-address&gt;Department of Epidemiology, University of North Carolina, Chapel Hill, NC.&amp;#xD;Department of Epidemiology, University of North Carolina, Chapel Hill, NC. Electronic address: rbaric@email.unc.edu.&lt;/auth-address&gt;&lt;titles&gt;&lt;title&gt;Vaccination-induced herd immunity: Successes and challenges&lt;/title&gt;&lt;secondary-title&gt;J Allergy Clin Immunol&lt;/secondary-title&gt;&lt;/titles&gt;&lt;periodical&gt;&lt;full-title&gt;J Allergy Clin Immunol&lt;/full-title&gt;&lt;/periodical&gt;&lt;pages&gt;64-66&lt;/pages&gt;&lt;volume&gt;142&lt;/volume&gt;&lt;number&gt;1&lt;/number&gt;&lt;edition&gt;2018/05/29&lt;/edition&gt;&lt;keywords&gt;&lt;keyword&gt;Communicable Disease Control/*methods&lt;/keyword&gt;&lt;keyword&gt;Global Health&lt;/keyword&gt;&lt;keyword&gt;Humans&lt;/keyword&gt;&lt;keyword&gt;*Immunity, Herd&lt;/keyword&gt;&lt;keyword&gt;*Vaccination&lt;/keyword&gt;&lt;keyword&gt;*Herd immunity&lt;/keyword&gt;&lt;keyword&gt;*neutralizing antibodies&lt;/keyword&gt;&lt;/keywords&gt;&lt;dates&gt;&lt;year&gt;2018&lt;/year&gt;&lt;pub-dates&gt;&lt;date&gt;Jul&lt;/date&gt;&lt;/pub-dates&gt;&lt;/dates&gt;&lt;isbn&gt;1097-6825 (Electronic)&amp;#xD;0091-6749 (Linking)&lt;/isbn&gt;&lt;accession-num&gt;29803799&lt;/accession-num&gt;&lt;urls&gt;&lt;related-urls&gt;&lt;url&gt;https://www.ncbi.nlm.nih.gov/pubmed/29803799&lt;/url&gt;&lt;/related-urls&gt;&lt;/urls&gt;&lt;custom2&gt;PMC6433118&lt;/custom2&gt;&lt;electronic-resource-num&gt;10.1016/j.jaci.2018.05.007&lt;/electronic-resource-num&gt;&lt;/record&gt;&lt;/Cite&gt;&lt;/EndNote&gt;</w:instrText>
      </w:r>
      <w:r w:rsidR="0077425C">
        <w:fldChar w:fldCharType="separate"/>
      </w:r>
      <w:r w:rsidR="0077425C">
        <w:rPr>
          <w:noProof/>
        </w:rPr>
        <w:t>(</w:t>
      </w:r>
      <w:bookmarkStart w:id="22" w:name="_Hlk55826866"/>
      <w:r w:rsidR="0077425C">
        <w:rPr>
          <w:noProof/>
        </w:rPr>
        <w:t>Mallory, Lindesmith, &amp; Baric, 2018)</w:t>
      </w:r>
      <w:bookmarkEnd w:id="22"/>
      <w:r w:rsidR="0077425C">
        <w:fldChar w:fldCharType="end"/>
      </w:r>
      <w:r w:rsidR="0077425C">
        <w:t xml:space="preserve">. </w:t>
      </w:r>
      <w:r w:rsidR="00E456F1">
        <w:t xml:space="preserve"> I</w:t>
      </w:r>
      <w:r w:rsidR="0077425C">
        <w:t xml:space="preserve">mmunisations prevent up to three million deaths a year worldwide, </w:t>
      </w:r>
      <w:r w:rsidR="00E456F1">
        <w:t xml:space="preserve">so are regarded as </w:t>
      </w:r>
      <w:r w:rsidR="0077425C">
        <w:t xml:space="preserve">one of the greatest inventions of all time </w:t>
      </w:r>
      <w:bookmarkStart w:id="23" w:name="_Hlk55826889"/>
      <w:r w:rsidR="0077425C">
        <w:fldChar w:fldCharType="begin"/>
      </w:r>
      <w:r w:rsidR="00FB59B0">
        <w:instrText xml:space="preserve"> ADDIN EN.CITE &lt;EndNote&gt;&lt;Cite&gt;&lt;Author&gt;Tinsley&lt;/Author&gt;&lt;Year&gt;2018&lt;/Year&gt;&lt;RecNum&gt;4131&lt;/RecNum&gt;&lt;DisplayText&gt;(Tinsley, 2018)&lt;/DisplayText&gt;&lt;record&gt;&lt;rec-number&gt;4131&lt;/rec-number&gt;&lt;foreign-keys&gt;&lt;key app="EN" db-id="wpt90dfw7fe5axet55yxfp9psz59xp29x2zp" timestamp="1606049304" guid="184294d1-99db-4722-baeb-2e85ec1ab683"&gt;4131&lt;/key&gt;&lt;/foreign-keys&gt;&lt;ref-type name="Journal Article"&gt;17&lt;/ref-type&gt;&lt;contributors&gt;&lt;authors&gt;&lt;author&gt;Tinsley, E.&lt;/author&gt;&lt;/authors&gt;&lt;/contributors&gt;&lt;titles&gt;&lt;title&gt;‘Children’s immune systems are being overloaded with all these vaccines’&lt;/title&gt;&lt;secondary-title&gt;Nursing in Practice&lt;/secondary-title&gt;&lt;/titles&gt;&lt;periodical&gt;&lt;full-title&gt;Nursing in Practice&lt;/full-title&gt;&lt;/periodical&gt;&lt;pages&gt;1 - 3&lt;/pages&gt;&lt;dates&gt;&lt;year&gt;2018&lt;/year&gt;&lt;pub-dates&gt;&lt;date&gt;Wednesday 14 March&lt;/date&gt;&lt;/pub-dates&gt;&lt;/dates&gt;&lt;urls&gt;&lt;/urls&gt;&lt;/record&gt;&lt;/Cite&gt;&lt;/EndNote&gt;</w:instrText>
      </w:r>
      <w:r w:rsidR="0077425C">
        <w:fldChar w:fldCharType="separate"/>
      </w:r>
      <w:r w:rsidR="0077425C">
        <w:rPr>
          <w:noProof/>
        </w:rPr>
        <w:t>(Tinsley, 2018)</w:t>
      </w:r>
      <w:r w:rsidR="0077425C">
        <w:fldChar w:fldCharType="end"/>
      </w:r>
      <w:bookmarkEnd w:id="23"/>
      <w:r w:rsidR="0077425C">
        <w:t>.</w:t>
      </w:r>
    </w:p>
    <w:p w14:paraId="5808F89B" w14:textId="77777777" w:rsidR="0077425C" w:rsidRDefault="0077425C"/>
    <w:p w14:paraId="6B362D92" w14:textId="141CF105" w:rsidR="0077425C" w:rsidRDefault="00E456F1">
      <w:r>
        <w:t>N</w:t>
      </w:r>
      <w:r w:rsidR="0077425C">
        <w:t>on-live vaccines do</w:t>
      </w:r>
      <w:r>
        <w:t xml:space="preserve"> not </w:t>
      </w:r>
      <w:r w:rsidR="0077425C">
        <w:t xml:space="preserve">contain any infectious particles, so cannot cause disease, </w:t>
      </w:r>
      <w:r>
        <w:t xml:space="preserve">consequentially the </w:t>
      </w:r>
      <w:r w:rsidR="0077425C">
        <w:t xml:space="preserve">duration </w:t>
      </w:r>
      <w:r>
        <w:t xml:space="preserve">and </w:t>
      </w:r>
      <w:r w:rsidR="0077425C">
        <w:t xml:space="preserve">protection </w:t>
      </w:r>
      <w:proofErr w:type="gramStart"/>
      <w:r w:rsidR="0077425C">
        <w:t>is</w:t>
      </w:r>
      <w:proofErr w:type="gramEnd"/>
      <w:r w:rsidR="0077425C">
        <w:t xml:space="preserve"> </w:t>
      </w:r>
      <w:r>
        <w:t xml:space="preserve">reduced and usually require </w:t>
      </w:r>
      <w:r w:rsidR="0077425C">
        <w:t xml:space="preserve">several doses </w:t>
      </w:r>
      <w:r>
        <w:t>t</w:t>
      </w:r>
      <w:r w:rsidR="0077425C">
        <w:t xml:space="preserve">o gain immunity. </w:t>
      </w:r>
      <w:r>
        <w:t xml:space="preserve"> </w:t>
      </w:r>
    </w:p>
    <w:p w14:paraId="187F1D06" w14:textId="77777777" w:rsidR="000D7EED" w:rsidRDefault="000D7EED"/>
    <w:p w14:paraId="0C90B715" w14:textId="08DDF11E" w:rsidR="00730C60" w:rsidRDefault="005D219D">
      <w:r>
        <w:t>I</w:t>
      </w:r>
      <w:r w:rsidR="00A65316">
        <w:t>ssues with</w:t>
      </w:r>
      <w:r w:rsidR="00AB4ADC">
        <w:t xml:space="preserve"> </w:t>
      </w:r>
      <w:r w:rsidR="000D7EED">
        <w:t xml:space="preserve">the safety aspects of vaccines, </w:t>
      </w:r>
      <w:r w:rsidR="00AB4ADC">
        <w:t xml:space="preserve">need </w:t>
      </w:r>
      <w:r w:rsidR="000D7EED">
        <w:t xml:space="preserve">to be discussed </w:t>
      </w:r>
      <w:r w:rsidR="00AB4ADC">
        <w:t xml:space="preserve">sensitively </w:t>
      </w:r>
      <w:r w:rsidR="000D7EED">
        <w:t xml:space="preserve">with concerned parents </w:t>
      </w:r>
      <w:r w:rsidR="000D7EED" w:rsidRPr="005D219D">
        <w:rPr>
          <w:color w:val="000000" w:themeColor="text1"/>
        </w:rPr>
        <w:fldChar w:fldCharType="begin"/>
      </w:r>
      <w:r w:rsidR="00FB59B0" w:rsidRPr="005D219D">
        <w:rPr>
          <w:color w:val="000000" w:themeColor="text1"/>
        </w:rPr>
        <w:instrText xml:space="preserve"> ADDIN EN.CITE &lt;EndNote&gt;&lt;Cite&gt;&lt;Author&gt;Tinsley&lt;/Author&gt;&lt;Year&gt;2018&lt;/Year&gt;&lt;RecNum&gt;4131&lt;/RecNum&gt;&lt;DisplayText&gt;(Tinsley, 2018)&lt;/DisplayText&gt;&lt;record&gt;&lt;rec-number&gt;4131&lt;/rec-number&gt;&lt;foreign-keys&gt;&lt;key app="EN" db-id="wpt90dfw7fe5axet55yxfp9psz59xp29x2zp" timestamp="1606049304" guid="184294d1-99db-4722-baeb-2e85ec1ab683"&gt;4131&lt;/key&gt;&lt;/foreign-keys&gt;&lt;ref-type name="Journal Article"&gt;17&lt;/ref-type&gt;&lt;contributors&gt;&lt;authors&gt;&lt;author&gt;Tinsley, E.&lt;/author&gt;&lt;/authors&gt;&lt;/contributors&gt;&lt;titles&gt;&lt;title&gt;‘Children’s immune systems are being overloaded with all these vaccines’&lt;/title&gt;&lt;secondary-title&gt;Nursing in Practice&lt;/secondary-title&gt;&lt;/titles&gt;&lt;periodical&gt;&lt;full-title&gt;Nursing in Practice&lt;/full-title&gt;&lt;/periodical&gt;&lt;pages&gt;1 - 3&lt;/pages&gt;&lt;dates&gt;&lt;year&gt;2018&lt;/year&gt;&lt;pub-dates&gt;&lt;date&gt;Wednesday 14 March&lt;/date&gt;&lt;/pub-dates&gt;&lt;/dates&gt;&lt;urls&gt;&lt;/urls&gt;&lt;/record&gt;&lt;/Cite&gt;&lt;/EndNote&gt;</w:instrText>
      </w:r>
      <w:r w:rsidR="000D7EED" w:rsidRPr="005D219D">
        <w:rPr>
          <w:color w:val="000000" w:themeColor="text1"/>
        </w:rPr>
        <w:fldChar w:fldCharType="separate"/>
      </w:r>
      <w:r w:rsidR="000D7EED" w:rsidRPr="005D219D">
        <w:rPr>
          <w:noProof/>
          <w:color w:val="000000" w:themeColor="text1"/>
        </w:rPr>
        <w:t>(Tinsley, 2018)</w:t>
      </w:r>
      <w:r w:rsidR="000D7EED" w:rsidRPr="005D219D">
        <w:rPr>
          <w:color w:val="000000" w:themeColor="text1"/>
        </w:rPr>
        <w:fldChar w:fldCharType="end"/>
      </w:r>
      <w:r w:rsidR="00F6184D" w:rsidRPr="005D219D">
        <w:rPr>
          <w:color w:val="000000" w:themeColor="text1"/>
        </w:rPr>
        <w:t>, so</w:t>
      </w:r>
      <w:r w:rsidR="000D7EED" w:rsidRPr="005D219D">
        <w:rPr>
          <w:color w:val="000000" w:themeColor="text1"/>
        </w:rPr>
        <w:t xml:space="preserve"> </w:t>
      </w:r>
      <w:r w:rsidR="00F6184D" w:rsidRPr="005D219D">
        <w:rPr>
          <w:color w:val="000000" w:themeColor="text1"/>
        </w:rPr>
        <w:t>i</w:t>
      </w:r>
      <w:r w:rsidR="000D7EED" w:rsidRPr="005D219D">
        <w:rPr>
          <w:color w:val="000000" w:themeColor="text1"/>
        </w:rPr>
        <w:t xml:space="preserve">t is </w:t>
      </w:r>
      <w:r w:rsidR="000D7EED">
        <w:t xml:space="preserve">vital that children’s nurses are </w:t>
      </w:r>
      <w:r w:rsidR="00AB4ADC">
        <w:t xml:space="preserve">well informed regarding </w:t>
      </w:r>
      <w:r w:rsidR="000D7EED">
        <w:t xml:space="preserve">immunisation </w:t>
      </w:r>
      <w:bookmarkStart w:id="24" w:name="_Hlk55826941"/>
      <w:r w:rsidR="000D7EED">
        <w:fldChar w:fldCharType="begin"/>
      </w:r>
      <w:r w:rsidR="00FB59B0">
        <w:instrText xml:space="preserve"> ADDIN EN.CITE &lt;EndNote&gt;&lt;Cite&gt;&lt;Author&gt;Donovan&lt;/Author&gt;&lt;Year&gt;2018&lt;/Year&gt;&lt;RecNum&gt;4140&lt;/RecNum&gt;&lt;DisplayText&gt;(Donovan &amp;amp; Craig, 2018)&lt;/DisplayText&gt;&lt;record&gt;&lt;rec-number&gt;4140&lt;/rec-number&gt;&lt;foreign-keys&gt;&lt;key app="EN" db-id="wpt90dfw7fe5axet55yxfp9psz59xp29x2zp" timestamp="1606049335" guid="a6e641e3-c19e-4009-83f7-3242f91b77e7"&gt;4140&lt;/key&gt;&lt;/foreign-keys&gt;&lt;ref-type name="Journal Article"&gt;17&lt;/ref-type&gt;&lt;contributors&gt;&lt;authors&gt;&lt;author&gt;Donovan, H.&lt;/author&gt;&lt;author&gt;Craig, L.&lt;/author&gt;&lt;/authors&gt;&lt;/contributors&gt;&lt;titles&gt;&lt;title&gt;Why immunisation training matters&lt;/title&gt;&lt;secondary-title&gt;Primary Health Care&lt;/secondary-title&gt;&lt;/titles&gt;&lt;periodical&gt;&lt;full-title&gt;Primary Health Care&lt;/full-title&gt;&lt;/periodical&gt;&lt;pages&gt;21 - 24&lt;/pages&gt;&lt;dates&gt;&lt;year&gt;2018&lt;/year&gt;&lt;pub-dates&gt;&lt;date&gt;5 June&lt;/date&gt;&lt;/pub-dates&gt;&lt;/dates&gt;&lt;urls&gt;&lt;/urls&gt;&lt;electronic-resource-num&gt;10.7748/phc.2018.e1440&lt;/electronic-resource-num&gt;&lt;/record&gt;&lt;/Cite&gt;&lt;/EndNote&gt;</w:instrText>
      </w:r>
      <w:r w:rsidR="000D7EED">
        <w:fldChar w:fldCharType="separate"/>
      </w:r>
      <w:r w:rsidR="000D7EED">
        <w:rPr>
          <w:noProof/>
        </w:rPr>
        <w:t>(Donovan &amp; Craig, 2018)</w:t>
      </w:r>
      <w:r w:rsidR="000D7EED">
        <w:fldChar w:fldCharType="end"/>
      </w:r>
      <w:r w:rsidR="000D7EED">
        <w:t>.</w:t>
      </w:r>
    </w:p>
    <w:bookmarkEnd w:id="24"/>
    <w:p w14:paraId="26CC498B" w14:textId="77777777" w:rsidR="00730C60" w:rsidRDefault="00730C60"/>
    <w:p w14:paraId="062E13B8" w14:textId="77777777" w:rsidR="00011474" w:rsidRDefault="004D5D4B">
      <w:pPr>
        <w:rPr>
          <w:b/>
          <w:bCs/>
          <w:sz w:val="28"/>
          <w:szCs w:val="28"/>
        </w:rPr>
      </w:pPr>
      <w:r>
        <w:rPr>
          <w:noProof/>
        </w:rPr>
        <mc:AlternateContent>
          <mc:Choice Requires="wps">
            <w:drawing>
              <wp:anchor distT="0" distB="0" distL="114300" distR="114300" simplePos="0" relativeHeight="251661312" behindDoc="0" locked="0" layoutInCell="1" allowOverlap="1" wp14:anchorId="3737511E" wp14:editId="602FCE0E">
                <wp:simplePos x="0" y="0"/>
                <wp:positionH relativeFrom="column">
                  <wp:posOffset>0</wp:posOffset>
                </wp:positionH>
                <wp:positionV relativeFrom="paragraph">
                  <wp:posOffset>0</wp:posOffset>
                </wp:positionV>
                <wp:extent cx="1828800" cy="182880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1C629B92" w14:textId="47CF0E03" w:rsidR="001C2F27" w:rsidRDefault="001C2F27">
                            <w:pPr>
                              <w:rPr>
                                <w:b/>
                                <w:bCs/>
                                <w:color w:val="FF0000"/>
                              </w:rPr>
                            </w:pPr>
                            <w:r w:rsidRPr="00730C60">
                              <w:rPr>
                                <w:b/>
                                <w:bCs/>
                                <w:color w:val="FF0000"/>
                              </w:rPr>
                              <w:t xml:space="preserve">TIME OUT </w:t>
                            </w:r>
                            <w:r>
                              <w:rPr>
                                <w:b/>
                                <w:bCs/>
                                <w:color w:val="FF0000"/>
                              </w:rPr>
                              <w:t>3</w:t>
                            </w:r>
                          </w:p>
                          <w:p w14:paraId="0DF6E9D0" w14:textId="1518FDD2" w:rsidR="001C2F27" w:rsidRDefault="001C2F27" w:rsidP="004D5D4B">
                            <w:r>
                              <w:rPr>
                                <w:color w:val="000000" w:themeColor="text1"/>
                              </w:rPr>
                              <w:t xml:space="preserve">You are caring for a child who has not been immunised, as the mother thinks they are dangerous, how might you open up a discussion with the parents?  The RCN website on immunisation could provide advice and guidance: </w:t>
                            </w:r>
                            <w:hyperlink r:id="rId20" w:history="1">
                              <w:r>
                                <w:rPr>
                                  <w:rStyle w:val="Hyperlink"/>
                                </w:rPr>
                                <w:t>https://www.rcn.org.uk/clinical-topics/public-health/immunisation</w:t>
                              </w:r>
                            </w:hyperlink>
                            <w:r>
                              <w:t xml:space="preserve"> </w:t>
                            </w:r>
                            <w:r>
                              <w:fldChar w:fldCharType="begin"/>
                            </w:r>
                            <w:r>
                              <w:instrText xml:space="preserve"> ADDIN EN.CITE &lt;EndNote&gt;&lt;Cite&gt;&lt;Author&gt;RCN&lt;/Author&gt;&lt;Year&gt;2020&lt;/Year&gt;&lt;RecNum&gt;4552&lt;/RecNum&gt;&lt;DisplayText&gt;(RCN, 2020)&lt;/DisplayText&gt;&lt;record&gt;&lt;rec-number&gt;4552&lt;/rec-number&gt;&lt;foreign-keys&gt;&lt;key app="EN" db-id="wpt90dfw7fe5axet55yxfp9psz59xp29x2zp" timestamp="1606050880" guid="5a0d801a-590c-4143-b81c-745c53362611"&gt;4552&lt;/key&gt;&lt;/foreign-keys&gt;&lt;ref-type name="Web Page"&gt;12&lt;/ref-type&gt;&lt;contributors&gt;&lt;authors&gt;&lt;author&gt;RCN&lt;/author&gt;&lt;/authors&gt;&lt;/contributors&gt;&lt;titles&gt;&lt;title&gt;Immunisation&lt;/title&gt;&lt;/titles&gt;&lt;volume&gt;2020&lt;/volume&gt;&lt;number&gt;17.5.20&lt;/number&gt;&lt;dates&gt;&lt;year&gt;2020&lt;/year&gt;&lt;/dates&gt;&lt;publisher&gt;Royal College of Nursing&lt;/publisher&gt;&lt;urls&gt;&lt;related-urls&gt;&lt;url&gt;https://www.rcn.org.uk/clinical-topics/public-health/immunisation&lt;/url&gt;&lt;/related-urls&gt;&lt;/urls&gt;&lt;/record&gt;&lt;/Cite&gt;&lt;/EndNote&gt;</w:instrText>
                            </w:r>
                            <w:r>
                              <w:fldChar w:fldCharType="separate"/>
                            </w:r>
                            <w:r>
                              <w:rPr>
                                <w:noProof/>
                              </w:rPr>
                              <w:t>(RCN, 2020)</w:t>
                            </w:r>
                            <w:r>
                              <w:fldChar w:fldCharType="end"/>
                            </w:r>
                            <w:r>
                              <w:t>.</w:t>
                            </w:r>
                          </w:p>
                          <w:p w14:paraId="547485C3" w14:textId="77777777" w:rsidR="001C2F27" w:rsidRPr="00DE0078" w:rsidRDefault="001C2F27">
                            <w:pPr>
                              <w:rPr>
                                <w:color w:val="000000" w:themeColor="text1"/>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737511E" id="Text Box 11" o:spid="_x0000_s1027" type="#_x0000_t202" style="position:absolute;margin-left:0;margin-top:0;width:2in;height:2in;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" filled="f" strokeweight=".5pt">
                <v:textbox style="mso-fit-shape-to-text:t">
                  <w:txbxContent>
                    <w:p w14:paraId="1C629B92" w14:textId="47CF0E03" w:rsidR="001C2F27" w:rsidRDefault="001C2F27">
                      <w:pPr>
                        <w:rPr>
                          <w:b/>
                          <w:bCs/>
                          <w:color w:val="FF0000"/>
                        </w:rPr>
                      </w:pPr>
                      <w:r w:rsidRPr="00730C60">
                        <w:rPr>
                          <w:b/>
                          <w:bCs/>
                          <w:color w:val="FF0000"/>
                        </w:rPr>
                        <w:t xml:space="preserve">TIME OUT </w:t>
                      </w:r>
                      <w:r>
                        <w:rPr>
                          <w:b/>
                          <w:bCs/>
                          <w:color w:val="FF0000"/>
                        </w:rPr>
                        <w:t>3</w:t>
                      </w:r>
                    </w:p>
                    <w:p w14:paraId="0DF6E9D0" w14:textId="1518FDD2" w:rsidR="001C2F27" w:rsidRDefault="001C2F27" w:rsidP="004D5D4B">
                      <w:r>
                        <w:rPr>
                          <w:color w:val="000000" w:themeColor="text1"/>
                        </w:rPr>
                        <w:t xml:space="preserve">You are caring for a child who has not been immunised, as the mother thinks they are dangerous, how might you open up a discussion with the parents?  The RCN website on immunisation could provide advice and guidance: </w:t>
                      </w:r>
                      <w:hyperlink r:id="rId21" w:history="1">
                        <w:r>
                          <w:rPr>
                            <w:rStyle w:val="Hyperlink"/>
                          </w:rPr>
                          <w:t>https://www.rcn.org.uk/clinical-topics/public-health/immunisation</w:t>
                        </w:r>
                      </w:hyperlink>
                      <w:r>
                        <w:t xml:space="preserve"> </w:t>
                      </w:r>
                      <w:r>
                        <w:fldChar w:fldCharType="begin"/>
                      </w:r>
                      <w:r>
                        <w:instrText xml:space="preserve"> ADDIN EN.CITE &lt;EndNote&gt;&lt;Cite&gt;&lt;Author&gt;RCN&lt;/Author&gt;&lt;Year&gt;2020&lt;/Year&gt;&lt;RecNum&gt;4552&lt;/RecNum&gt;&lt;DisplayText&gt;(RCN, 2020)&lt;/DisplayText&gt;&lt;record&gt;&lt;rec-number&gt;4552&lt;/rec-number&gt;&lt;foreign-keys&gt;&lt;key app="EN" db-id="wpt90dfw7fe5axet55yxfp9psz59xp29x2zp" timestamp="1606050880" guid="5a0d801a-590c-4143-b81c-745c53362611"&gt;4552&lt;/key&gt;&lt;/foreign-keys&gt;&lt;ref-type name="Web Page"&gt;12&lt;/ref-type&gt;&lt;contributors&gt;&lt;authors&gt;&lt;author&gt;RCN&lt;/author&gt;&lt;/authors&gt;&lt;/contributors&gt;&lt;titles&gt;&lt;title&gt;Immunisation&lt;/title&gt;&lt;/titles&gt;&lt;volume&gt;2020&lt;/volume&gt;&lt;number&gt;17.5.20&lt;/number&gt;&lt;dates&gt;&lt;year&gt;2020&lt;/year&gt;&lt;/dates&gt;&lt;publisher&gt;Royal College of Nursing&lt;/publisher&gt;&lt;urls&gt;&lt;related-urls&gt;&lt;url&gt;https://www.rcn.org.uk/clinical-topics/public-health/immunisation&lt;/url&gt;&lt;/related-urls&gt;&lt;/urls&gt;&lt;/record&gt;&lt;/Cite&gt;&lt;/EndNote&gt;</w:instrText>
                      </w:r>
                      <w:r>
                        <w:fldChar w:fldCharType="separate"/>
                      </w:r>
                      <w:r>
                        <w:rPr>
                          <w:noProof/>
                        </w:rPr>
                        <w:t>(RCN, 2020)</w:t>
                      </w:r>
                      <w:r>
                        <w:fldChar w:fldCharType="end"/>
                      </w:r>
                      <w:r>
                        <w:t>.</w:t>
                      </w:r>
                    </w:p>
                    <w:p w14:paraId="547485C3" w14:textId="77777777" w:rsidR="001C2F27" w:rsidRPr="00DE0078" w:rsidRDefault="001C2F27">
                      <w:pPr>
                        <w:rPr>
                          <w:color w:val="000000" w:themeColor="text1"/>
                        </w:rPr>
                      </w:pPr>
                    </w:p>
                  </w:txbxContent>
                </v:textbox>
                <w10:wrap type="square"/>
              </v:shape>
            </w:pict>
          </mc:Fallback>
        </mc:AlternateContent>
      </w:r>
    </w:p>
    <w:p w14:paraId="30B7327E" w14:textId="4D6CDFAE" w:rsidR="00F23D99" w:rsidRDefault="00D53D3A" w:rsidP="008324D6">
      <w:pPr>
        <w:pStyle w:val="Heading4"/>
      </w:pPr>
      <w:r>
        <w:t xml:space="preserve"> Table 4 </w:t>
      </w:r>
      <w:r w:rsidR="00D23534">
        <w:t xml:space="preserve">Examples of </w:t>
      </w:r>
      <w:r w:rsidR="00F23D99">
        <w:t xml:space="preserve">Immune Dysfunction </w:t>
      </w:r>
      <w:r w:rsidR="00D23534">
        <w:t xml:space="preserve">and autoimmune conditions </w:t>
      </w:r>
    </w:p>
    <w:tbl>
      <w:tblPr>
        <w:tblStyle w:val="TableGrid"/>
        <w:tblW w:w="0" w:type="auto"/>
        <w:tblLook w:val="04A0" w:firstRow="1" w:lastRow="0" w:firstColumn="1" w:lastColumn="0" w:noHBand="0" w:noVBand="1"/>
      </w:tblPr>
      <w:tblGrid>
        <w:gridCol w:w="2830"/>
        <w:gridCol w:w="6180"/>
      </w:tblGrid>
      <w:tr w:rsidR="00D53D3A" w14:paraId="026ABBA6" w14:textId="77777777" w:rsidTr="00D53D3A">
        <w:tc>
          <w:tcPr>
            <w:tcW w:w="2830" w:type="dxa"/>
          </w:tcPr>
          <w:p w14:paraId="00AA3F15" w14:textId="12BFD794" w:rsidR="00D53D3A" w:rsidRPr="00D53D3A" w:rsidRDefault="00D53D3A">
            <w:r>
              <w:t xml:space="preserve">Condition </w:t>
            </w:r>
          </w:p>
        </w:tc>
        <w:tc>
          <w:tcPr>
            <w:tcW w:w="6180" w:type="dxa"/>
          </w:tcPr>
          <w:p w14:paraId="1E42C420" w14:textId="5A5014A7" w:rsidR="00D53D3A" w:rsidRPr="00D53D3A" w:rsidRDefault="00D53D3A" w:rsidP="00D53D3A">
            <w:r>
              <w:t xml:space="preserve">Pathophysiology </w:t>
            </w:r>
          </w:p>
        </w:tc>
      </w:tr>
      <w:tr w:rsidR="00D53D3A" w14:paraId="7791592C" w14:textId="77777777" w:rsidTr="00D53D3A">
        <w:tc>
          <w:tcPr>
            <w:tcW w:w="2830" w:type="dxa"/>
          </w:tcPr>
          <w:p w14:paraId="7551E8C5" w14:textId="6354B10E" w:rsidR="00D53D3A" w:rsidRPr="00D53D3A" w:rsidRDefault="00D53D3A">
            <w:r w:rsidRPr="00D53D3A">
              <w:t xml:space="preserve">Hypersensitivity </w:t>
            </w:r>
            <w:r>
              <w:t>/</w:t>
            </w:r>
            <w:r w:rsidRPr="00D53D3A">
              <w:t xml:space="preserve"> Allergy</w:t>
            </w:r>
          </w:p>
        </w:tc>
        <w:tc>
          <w:tcPr>
            <w:tcW w:w="6180" w:type="dxa"/>
          </w:tcPr>
          <w:p w14:paraId="67AA1DF0" w14:textId="5DE3B445" w:rsidR="00D53D3A" w:rsidRPr="00D53D3A" w:rsidRDefault="00D53D3A" w:rsidP="00D53D3A">
            <w:r>
              <w:t xml:space="preserve">Is caused when </w:t>
            </w:r>
            <w:r w:rsidRPr="00D53D3A">
              <w:t>there is an excessive, and inappropriate, inflammatory response to an antigen</w:t>
            </w:r>
            <w:bookmarkStart w:id="25" w:name="_Hlk55824322"/>
            <w:r w:rsidRPr="00D53D3A">
              <w:t>, this can be classified into four categories:</w:t>
            </w:r>
          </w:p>
          <w:bookmarkEnd w:id="25"/>
          <w:p w14:paraId="044B8171" w14:textId="77777777" w:rsidR="00D53D3A" w:rsidRPr="00D53D3A" w:rsidRDefault="00D53D3A" w:rsidP="00D53D3A">
            <w:r w:rsidRPr="00D53D3A">
              <w:t>1 – Anaphylactic hypersensitivity</w:t>
            </w:r>
          </w:p>
          <w:p w14:paraId="5FB18C30" w14:textId="77777777" w:rsidR="00D53D3A" w:rsidRPr="00D53D3A" w:rsidRDefault="00D53D3A" w:rsidP="00D53D3A">
            <w:r w:rsidRPr="00D53D3A">
              <w:t>2 – Antibody-mediated hypersensitivity</w:t>
            </w:r>
          </w:p>
          <w:p w14:paraId="395BF9DC" w14:textId="77777777" w:rsidR="00D53D3A" w:rsidRPr="00D53D3A" w:rsidRDefault="00D53D3A" w:rsidP="00D53D3A">
            <w:r w:rsidRPr="00D53D3A">
              <w:t>3 – Immune complex-mediated hypersensitivity</w:t>
            </w:r>
          </w:p>
          <w:p w14:paraId="188D4065" w14:textId="77777777" w:rsidR="00D53D3A" w:rsidRPr="00D53D3A" w:rsidRDefault="00D53D3A" w:rsidP="00D53D3A">
            <w:r w:rsidRPr="00D53D3A">
              <w:t>4 – Delayed type (cell-mediated) hypersensitivity</w:t>
            </w:r>
          </w:p>
          <w:p w14:paraId="7DEC2380" w14:textId="77777777" w:rsidR="00D53D3A" w:rsidRPr="00D53D3A" w:rsidRDefault="00D53D3A" w:rsidP="00D53D3A"/>
          <w:p w14:paraId="625BD1ED" w14:textId="3E5DFB55" w:rsidR="00D53D3A" w:rsidRPr="00D53D3A" w:rsidRDefault="00D53D3A" w:rsidP="00D23534">
            <w:r w:rsidRPr="00D53D3A">
              <w:lastRenderedPageBreak/>
              <w:t>Some allergies are very severe and cause anaphylaxis: a life-threatening situation, causing respiratory and circulatory problems</w:t>
            </w:r>
            <w:r>
              <w:t xml:space="preserve">.  </w:t>
            </w:r>
            <w:r w:rsidRPr="00D53D3A">
              <w:t xml:space="preserve">The most common trigger in childhood is </w:t>
            </w:r>
            <w:proofErr w:type="gramStart"/>
            <w:r w:rsidRPr="00D53D3A">
              <w:t>food</w:t>
            </w:r>
            <w:r w:rsidR="00A65316">
              <w:t>;</w:t>
            </w:r>
            <w:r w:rsidRPr="00D53D3A">
              <w:t xml:space="preserve">  cow</w:t>
            </w:r>
            <w:proofErr w:type="gramEnd"/>
            <w:r>
              <w:t xml:space="preserve"> </w:t>
            </w:r>
            <w:r w:rsidRPr="00D53D3A">
              <w:t xml:space="preserve">milk, egg, nuts, shellfish, sesame, </w:t>
            </w:r>
            <w:r w:rsidR="00D23534" w:rsidRPr="00D53D3A">
              <w:t>soya,</w:t>
            </w:r>
            <w:r w:rsidRPr="00D53D3A">
              <w:t xml:space="preserve"> and wheat </w:t>
            </w:r>
            <w:r>
              <w:t xml:space="preserve">for example. </w:t>
            </w:r>
            <w:r w:rsidR="00D23534">
              <w:t xml:space="preserve"> </w:t>
            </w:r>
            <w:r w:rsidRPr="00D53D3A">
              <w:t xml:space="preserve">Other causes include reactions to medications, bee and wasp venom or latex. </w:t>
            </w:r>
            <w:r w:rsidR="00D23534">
              <w:t xml:space="preserve"> </w:t>
            </w:r>
            <w:r w:rsidRPr="00D53D3A">
              <w:t xml:space="preserve">Management of anaphylaxis </w:t>
            </w:r>
            <w:r w:rsidR="00853E8A">
              <w:t xml:space="preserve">is life </w:t>
            </w:r>
            <w:proofErr w:type="gramStart"/>
            <w:r w:rsidR="00853E8A">
              <w:t>threatening, and</w:t>
            </w:r>
            <w:proofErr w:type="gramEnd"/>
            <w:r w:rsidR="00853E8A">
              <w:t xml:space="preserve"> </w:t>
            </w:r>
            <w:r w:rsidRPr="00D53D3A">
              <w:t>requires adrenaline and emergency hospital care</w:t>
            </w:r>
            <w:r>
              <w:t xml:space="preserve">.  </w:t>
            </w:r>
          </w:p>
        </w:tc>
      </w:tr>
      <w:tr w:rsidR="00D53D3A" w14:paraId="2502B8D1" w14:textId="77777777" w:rsidTr="00D53D3A">
        <w:tc>
          <w:tcPr>
            <w:tcW w:w="2830" w:type="dxa"/>
          </w:tcPr>
          <w:p w14:paraId="1E16D24A" w14:textId="29382372" w:rsidR="00D53D3A" w:rsidRDefault="00D23534">
            <w:pPr>
              <w:rPr>
                <w:b/>
                <w:bCs/>
                <w:sz w:val="28"/>
                <w:szCs w:val="28"/>
              </w:rPr>
            </w:pPr>
            <w:r w:rsidRPr="00696E91">
              <w:lastRenderedPageBreak/>
              <w:t xml:space="preserve">Human </w:t>
            </w:r>
            <w:r>
              <w:t>Immunodeficiency Virus (HIV)</w:t>
            </w:r>
          </w:p>
        </w:tc>
        <w:tc>
          <w:tcPr>
            <w:tcW w:w="6180" w:type="dxa"/>
          </w:tcPr>
          <w:p w14:paraId="312679FC" w14:textId="36173FB0" w:rsidR="00D53D3A" w:rsidRDefault="00D23534" w:rsidP="00AE3130">
            <w:pPr>
              <w:rPr>
                <w:b/>
                <w:bCs/>
                <w:sz w:val="28"/>
                <w:szCs w:val="28"/>
              </w:rPr>
            </w:pPr>
            <w:r>
              <w:t>HIV causes immune deficiency by attacking CD4 cells.  T</w:t>
            </w:r>
            <w:r w:rsidRPr="001A49F6">
              <w:t>he transmission of HIV from a</w:t>
            </w:r>
            <w:r>
              <w:t>n</w:t>
            </w:r>
            <w:r w:rsidRPr="001A49F6">
              <w:t xml:space="preserve"> HIV-positive mother to her child </w:t>
            </w:r>
            <w:r>
              <w:t xml:space="preserve">can take place </w:t>
            </w:r>
            <w:r w:rsidRPr="001A49F6">
              <w:t xml:space="preserve">during pregnancy, labour, delivery or breastfeeding </w:t>
            </w:r>
            <w:r>
              <w:t xml:space="preserve">and </w:t>
            </w:r>
            <w:r w:rsidRPr="001A49F6">
              <w:t xml:space="preserve">is called mother-to-child transmission. </w:t>
            </w:r>
            <w:r>
              <w:t xml:space="preserve">  Without </w:t>
            </w:r>
            <w:r w:rsidRPr="001A49F6">
              <w:t xml:space="preserve">intervention, transmission rates range from 15% to 45%. </w:t>
            </w:r>
            <w:r>
              <w:t xml:space="preserve"> </w:t>
            </w:r>
            <w:r w:rsidRPr="001A49F6">
              <w:t>This can be reduced to below 5% with effective interventions during pregnancy, labour, delivery, and breastfeeding</w:t>
            </w:r>
            <w:r w:rsidR="00A65316">
              <w:t>. See</w:t>
            </w:r>
            <w:r>
              <w:t xml:space="preserve"> WHO</w:t>
            </w:r>
            <w:r w:rsidR="00A65316">
              <w:t xml:space="preserve"> </w:t>
            </w:r>
            <w:hyperlink r:id="rId22" w:history="1">
              <w:r w:rsidR="00AE3130" w:rsidRPr="00AE3130">
                <w:rPr>
                  <w:rStyle w:val="Hyperlink"/>
                </w:rPr>
                <w:t>‘</w:t>
              </w:r>
              <w:r w:rsidR="00A65316" w:rsidRPr="00AE3130">
                <w:rPr>
                  <w:rStyle w:val="Hyperlink"/>
                </w:rPr>
                <w:t>Mother to Child transmission of HIV</w:t>
              </w:r>
              <w:r w:rsidR="00AE3130" w:rsidRPr="00AE3130">
                <w:rPr>
                  <w:rStyle w:val="Hyperlink"/>
                </w:rPr>
                <w:t>’</w:t>
              </w:r>
            </w:hyperlink>
            <w:r w:rsidR="00A65316">
              <w:t xml:space="preserve"> </w:t>
            </w:r>
          </w:p>
          <w:p w14:paraId="6C8E2A89" w14:textId="5F25331B" w:rsidR="00AE3130" w:rsidRDefault="00AE3130" w:rsidP="00AE3130">
            <w:pPr>
              <w:rPr>
                <w:b/>
                <w:bCs/>
                <w:sz w:val="28"/>
                <w:szCs w:val="28"/>
              </w:rPr>
            </w:pPr>
          </w:p>
        </w:tc>
      </w:tr>
      <w:tr w:rsidR="00D53D3A" w14:paraId="4A89CAF6" w14:textId="77777777" w:rsidTr="00D53D3A">
        <w:tc>
          <w:tcPr>
            <w:tcW w:w="2830" w:type="dxa"/>
          </w:tcPr>
          <w:p w14:paraId="7478E4E4" w14:textId="646D5DCF" w:rsidR="00D53D3A" w:rsidRPr="00D23534" w:rsidRDefault="00D23534">
            <w:r w:rsidRPr="00D23534">
              <w:t>Autoimmune disease</w:t>
            </w:r>
          </w:p>
        </w:tc>
        <w:tc>
          <w:tcPr>
            <w:tcW w:w="6180" w:type="dxa"/>
          </w:tcPr>
          <w:p w14:paraId="2A69B5D2" w14:textId="22F2497C" w:rsidR="00D53D3A" w:rsidRDefault="00D23534">
            <w:r>
              <w:t xml:space="preserve">Is caused when the usual tolerance of self-antigens breaks down, creating an abnormal immune response to its own tissue.   Common autoimmune diseases in children include </w:t>
            </w:r>
          </w:p>
          <w:p w14:paraId="43F9E606" w14:textId="6F51CBE9" w:rsidR="00D23534" w:rsidRDefault="00D23534">
            <w:r>
              <w:t>Has</w:t>
            </w:r>
            <w:r w:rsidR="004B059A">
              <w:t>h</w:t>
            </w:r>
            <w:r>
              <w:t>imoto thyroiditis</w:t>
            </w:r>
          </w:p>
          <w:p w14:paraId="18F24F71" w14:textId="51502EB1" w:rsidR="00D23534" w:rsidRDefault="00D23534">
            <w:r>
              <w:t>Multiple Sclerosis</w:t>
            </w:r>
          </w:p>
          <w:p w14:paraId="0C1C0A28" w14:textId="3008A44E" w:rsidR="00D23534" w:rsidRDefault="00D23534">
            <w:r>
              <w:t>C</w:t>
            </w:r>
            <w:r w:rsidR="004B059A">
              <w:t>o</w:t>
            </w:r>
            <w:r>
              <w:t>eliac disease</w:t>
            </w:r>
          </w:p>
          <w:p w14:paraId="7BD7B3EB" w14:textId="27829D50" w:rsidR="00965517" w:rsidRDefault="00965517">
            <w:r>
              <w:t xml:space="preserve">Rheumatoid arthritis </w:t>
            </w:r>
          </w:p>
          <w:p w14:paraId="58D9CCA5" w14:textId="2DB3CC2B" w:rsidR="00965517" w:rsidRDefault="00965517">
            <w:r>
              <w:t xml:space="preserve">Eczema and psoriasis </w:t>
            </w:r>
          </w:p>
          <w:p w14:paraId="5CF1FD28" w14:textId="7BB6AF22" w:rsidR="00D23534" w:rsidRDefault="00D23534">
            <w:pPr>
              <w:rPr>
                <w:b/>
                <w:bCs/>
                <w:sz w:val="28"/>
                <w:szCs w:val="28"/>
              </w:rPr>
            </w:pPr>
          </w:p>
        </w:tc>
      </w:tr>
      <w:tr w:rsidR="00D53D3A" w14:paraId="65655468" w14:textId="77777777" w:rsidTr="00D53D3A">
        <w:tc>
          <w:tcPr>
            <w:tcW w:w="2830" w:type="dxa"/>
          </w:tcPr>
          <w:p w14:paraId="233C1AA2" w14:textId="3DDE0B62" w:rsidR="00D53D3A" w:rsidRPr="00965517" w:rsidRDefault="00965517">
            <w:pPr>
              <w:rPr>
                <w:sz w:val="28"/>
                <w:szCs w:val="28"/>
              </w:rPr>
            </w:pPr>
            <w:r w:rsidRPr="00965517">
              <w:t>Systemic Lupus Erythematosus (SLE)</w:t>
            </w:r>
          </w:p>
        </w:tc>
        <w:tc>
          <w:tcPr>
            <w:tcW w:w="6180" w:type="dxa"/>
          </w:tcPr>
          <w:p w14:paraId="539B7289" w14:textId="6165EB87" w:rsidR="00965517" w:rsidRDefault="00965517" w:rsidP="00965517">
            <w:r>
              <w:t xml:space="preserve">SLE causes inflammation in various parts of the body, it affects around 1 in every 20,000 people. The presence of LE (lupus erythematosus) cells, which are types of neutrophils or macrophages in the bone marrow confirms the diagnosis of SLE There can be genetic factors associated with the likelihood of developing SLE Any organ system can be affected, ultimately leading to glomerulonephritis and central nervous system involvement. Presenting symptoms can include a rash, fever, fatigue, loss of appetite, weight loss, hair loss and painful joints, as well as lymphadenopathy and hepatosplenomegaly. The disease is lifelong, and many children require long term immunosuppressive treatment, as well as steroids, non-steroidal inflammatory drugs (NSAIDS) or other anti-inflammatory drugs. </w:t>
            </w:r>
          </w:p>
          <w:p w14:paraId="53D67578" w14:textId="77777777" w:rsidR="00D53D3A" w:rsidRDefault="00D53D3A">
            <w:pPr>
              <w:rPr>
                <w:b/>
                <w:bCs/>
                <w:sz w:val="28"/>
                <w:szCs w:val="28"/>
              </w:rPr>
            </w:pPr>
          </w:p>
        </w:tc>
      </w:tr>
      <w:tr w:rsidR="00D53D3A" w14:paraId="151F2E72" w14:textId="77777777" w:rsidTr="00D53D3A">
        <w:tc>
          <w:tcPr>
            <w:tcW w:w="2830" w:type="dxa"/>
          </w:tcPr>
          <w:p w14:paraId="7B64157C" w14:textId="46197835" w:rsidR="00D53D3A" w:rsidRPr="00965517" w:rsidRDefault="00965517">
            <w:r w:rsidRPr="00965517">
              <w:t>Sepsis</w:t>
            </w:r>
          </w:p>
        </w:tc>
        <w:tc>
          <w:tcPr>
            <w:tcW w:w="6180" w:type="dxa"/>
          </w:tcPr>
          <w:p w14:paraId="04D1EF67" w14:textId="6BA706DA" w:rsidR="00965517" w:rsidRDefault="00AE3130" w:rsidP="00965517">
            <w:r>
              <w:t>R</w:t>
            </w:r>
            <w:r w:rsidR="00965517">
              <w:t>esults from an impaired immune response to infection</w:t>
            </w:r>
            <w:r>
              <w:t>.</w:t>
            </w:r>
            <w:r w:rsidR="00965517">
              <w:t xml:space="preserve"> </w:t>
            </w:r>
            <w:r>
              <w:t>T</w:t>
            </w:r>
            <w:r w:rsidR="00965517">
              <w:t>he usual inflammatory response to infection become</w:t>
            </w:r>
            <w:r>
              <w:t>s</w:t>
            </w:r>
            <w:r w:rsidR="00965517">
              <w:t xml:space="preserve"> dysregulated and results in widespread systemic effects, such as capillary leak, tissue oedema, reduced circulating volume; with the potential to cause hypovolaemic shock, organ dysfunction.  Clinical signs and symptoms of sepsis in children can be subtle, but fever and tachycardia are red flags.   </w:t>
            </w:r>
          </w:p>
          <w:p w14:paraId="04D9F838" w14:textId="77777777" w:rsidR="00965517" w:rsidRDefault="00965517" w:rsidP="00965517"/>
          <w:p w14:paraId="39143FDB" w14:textId="77777777" w:rsidR="00965517" w:rsidRDefault="00965517" w:rsidP="00965517">
            <w:r>
              <w:t xml:space="preserve">The implementation of early warning scores (NEWS / PEWS) help nurses recognise the signs of sepsis early and escalate care.  Severe sepsis is a clinical emergency, and healthcare professionals must follow the Sepsis 6 Guidelines in clinical practice. </w:t>
            </w:r>
          </w:p>
          <w:p w14:paraId="499931FA" w14:textId="77777777" w:rsidR="00D53D3A" w:rsidRDefault="00D53D3A">
            <w:pPr>
              <w:rPr>
                <w:b/>
                <w:bCs/>
                <w:sz w:val="28"/>
                <w:szCs w:val="28"/>
              </w:rPr>
            </w:pPr>
          </w:p>
        </w:tc>
      </w:tr>
    </w:tbl>
    <w:p w14:paraId="575920F1" w14:textId="363C652A" w:rsidR="00A126CC" w:rsidRDefault="00D53D3A">
      <w:proofErr w:type="spellStart"/>
      <w:r w:rsidRPr="00D53D3A">
        <w:lastRenderedPageBreak/>
        <w:t>Gargani</w:t>
      </w:r>
      <w:proofErr w:type="spellEnd"/>
      <w:r w:rsidRPr="00D53D3A">
        <w:t xml:space="preserve">, </w:t>
      </w:r>
      <w:r>
        <w:t>(</w:t>
      </w:r>
      <w:r w:rsidRPr="00D53D3A">
        <w:t xml:space="preserve">2015), (Waugh &amp; Grant, </w:t>
      </w:r>
      <w:r>
        <w:t>(</w:t>
      </w:r>
      <w:r w:rsidRPr="00D53D3A">
        <w:t>2018)</w:t>
      </w:r>
      <w:r>
        <w:t xml:space="preserve"> </w:t>
      </w:r>
      <w:bookmarkStart w:id="26" w:name="_Hlk55827032"/>
      <w:proofErr w:type="spellStart"/>
      <w:r w:rsidRPr="00D53D3A">
        <w:t>Reber</w:t>
      </w:r>
      <w:proofErr w:type="spellEnd"/>
      <w:r w:rsidRPr="00D53D3A">
        <w:t xml:space="preserve">, Hernandez, &amp; Galli, </w:t>
      </w:r>
      <w:r>
        <w:t>(</w:t>
      </w:r>
      <w:r w:rsidRPr="00D53D3A">
        <w:t>2017)</w:t>
      </w:r>
      <w:r w:rsidR="00D23534" w:rsidRPr="00D23534">
        <w:t xml:space="preserve"> Fischer et al., 2018) Warrington et al., </w:t>
      </w:r>
      <w:r w:rsidR="00D23534">
        <w:t>(</w:t>
      </w:r>
      <w:r w:rsidR="00D23534" w:rsidRPr="00D23534">
        <w:t>2011)</w:t>
      </w:r>
      <w:r w:rsidR="00965517" w:rsidRPr="00965517">
        <w:t xml:space="preserve"> </w:t>
      </w:r>
      <w:r w:rsidR="00965517">
        <w:t>P</w:t>
      </w:r>
      <w:r w:rsidR="00965517" w:rsidRPr="00965517">
        <w:t>earce, 2016)</w:t>
      </w:r>
      <w:r w:rsidR="00965517">
        <w:t xml:space="preserve"> </w:t>
      </w:r>
      <w:r w:rsidR="00965517" w:rsidRPr="00965517">
        <w:t xml:space="preserve">Zharkova et al., 2017) </w:t>
      </w:r>
      <w:proofErr w:type="spellStart"/>
      <w:r w:rsidR="00965517" w:rsidRPr="00965517">
        <w:t>Gargani</w:t>
      </w:r>
      <w:proofErr w:type="spellEnd"/>
      <w:r w:rsidR="00965517" w:rsidRPr="00965517">
        <w:t xml:space="preserve">, </w:t>
      </w:r>
      <w:r w:rsidR="00965517">
        <w:t>(</w:t>
      </w:r>
      <w:r w:rsidR="00965517" w:rsidRPr="00965517">
        <w:t xml:space="preserve">2015) </w:t>
      </w:r>
      <w:r w:rsidR="001A6D39">
        <w:fldChar w:fldCharType="begin"/>
      </w:r>
      <w:r w:rsidR="001A6D39">
        <w:instrText xml:space="preserve"> ADDIN EN.CITE &lt;EndNote&gt;&lt;Cite&gt;&lt;Author&gt;Deep&lt;/Author&gt;&lt;Year&gt;2020&lt;/Year&gt;&lt;RecNum&gt;4535&lt;/RecNum&gt;&lt;DisplayText&gt;(Deep, 2020)&lt;/DisplayText&gt;&lt;record&gt;&lt;rec-number&gt;4535&lt;/rec-number&gt;&lt;foreign-keys&gt;&lt;key app="EN" db-id="wpt90dfw7fe5axet55yxfp9psz59xp29x2zp" timestamp="1606050838" guid="4ea75ced-1d9d-4255-8095-6f6aba3afdcd"&gt;4535&lt;/key&gt;&lt;/foreign-keys&gt;&lt;ref-type name="Web Page"&gt;12&lt;/ref-type&gt;&lt;contributors&gt;&lt;authors&gt;&lt;author&gt;Deep, A.&lt;/author&gt;&lt;/authors&gt;&lt;/contributors&gt;&lt;titles&gt;&lt;title&gt;Sepsis in children&lt;/title&gt;&lt;secondary-title&gt;BMJ Best Practice&lt;/secondary-title&gt;&lt;/titles&gt;&lt;periodical&gt;&lt;full-title&gt;BMJ Best Practice&lt;/full-title&gt;&lt;/periodical&gt;&lt;volume&gt;2020&lt;/volume&gt;&lt;number&gt;22.11.20&lt;/number&gt;&lt;dates&gt;&lt;year&gt;2020&lt;/year&gt;&lt;pub-dates&gt;&lt;date&gt;9 Jan&lt;/date&gt;&lt;/pub-dates&gt;&lt;/dates&gt;&lt;publisher&gt;BMJ&lt;/publisher&gt;&lt;work-type&gt;BMJ Best Practice&lt;/work-type&gt;&lt;urls&gt;&lt;related-urls&gt;&lt;url&gt;https://bestpractice.bmj.com/topics/en-gb/1201 &lt;/url&gt;&lt;/related-urls&gt;&lt;/urls&gt;&lt;/record&gt;&lt;/Cite&gt;&lt;/EndNote&gt;</w:instrText>
      </w:r>
      <w:r w:rsidR="001A6D39">
        <w:fldChar w:fldCharType="separate"/>
      </w:r>
      <w:r w:rsidR="001A6D39">
        <w:rPr>
          <w:noProof/>
        </w:rPr>
        <w:t>(Deep, 2020)</w:t>
      </w:r>
      <w:r w:rsidR="001A6D39">
        <w:fldChar w:fldCharType="end"/>
      </w:r>
      <w:r w:rsidR="00965517" w:rsidRPr="00965517">
        <w:t xml:space="preserve">Levy &amp; </w:t>
      </w:r>
      <w:proofErr w:type="spellStart"/>
      <w:r w:rsidR="00965517" w:rsidRPr="00965517">
        <w:t>Kamphuis</w:t>
      </w:r>
      <w:proofErr w:type="spellEnd"/>
      <w:r w:rsidR="00965517" w:rsidRPr="00965517">
        <w:t xml:space="preserve">, </w:t>
      </w:r>
      <w:r w:rsidR="00965517">
        <w:t>(</w:t>
      </w:r>
      <w:r w:rsidR="00965517" w:rsidRPr="00965517">
        <w:t>2012</w:t>
      </w:r>
      <w:bookmarkEnd w:id="26"/>
      <w:r w:rsidR="00965517" w:rsidRPr="00965517">
        <w:t xml:space="preserve">). </w:t>
      </w:r>
      <w:r w:rsidR="00965517">
        <w:t xml:space="preserve"> </w:t>
      </w:r>
    </w:p>
    <w:p w14:paraId="1CABDABF" w14:textId="07F39AD2" w:rsidR="00965517" w:rsidRDefault="00965517"/>
    <w:p w14:paraId="27871E11" w14:textId="01BED97A" w:rsidR="00965517" w:rsidRDefault="00965517">
      <w:r w:rsidRPr="00965517">
        <w:t>Age of onset in autoimmune disease is not necessarily associated with a worse prognosis, but it may be a contributing factor in some, for example SLE or Type 1 diabetes, so knowledge of childhood presentation symptoms, with optimum educational support and transition into adult services</w:t>
      </w:r>
      <w:r w:rsidR="00AE3130">
        <w:t>,</w:t>
      </w:r>
      <w:r w:rsidRPr="00965517">
        <w:t xml:space="preserve"> will provide children affected by autoimmune disease with more advantageous outcomes (</w:t>
      </w:r>
      <w:bookmarkStart w:id="27" w:name="_Hlk55827096"/>
      <w:r w:rsidRPr="00965517">
        <w:t>Amador-</w:t>
      </w:r>
      <w:proofErr w:type="spellStart"/>
      <w:r w:rsidRPr="00965517">
        <w:t>Patarroyo</w:t>
      </w:r>
      <w:proofErr w:type="spellEnd"/>
      <w:r w:rsidRPr="00965517">
        <w:t xml:space="preserve"> et al., 2012).</w:t>
      </w:r>
      <w:bookmarkEnd w:id="27"/>
    </w:p>
    <w:p w14:paraId="1151A82D" w14:textId="77777777" w:rsidR="00A126CC" w:rsidRDefault="00A126CC"/>
    <w:p w14:paraId="04AD8C09" w14:textId="77777777" w:rsidR="00F377CB" w:rsidRDefault="00C80962">
      <w:r>
        <w:rPr>
          <w:noProof/>
        </w:rPr>
        <mc:AlternateContent>
          <mc:Choice Requires="wps">
            <w:drawing>
              <wp:anchor distT="0" distB="0" distL="114300" distR="114300" simplePos="0" relativeHeight="251663360" behindDoc="0" locked="0" layoutInCell="1" allowOverlap="1" wp14:anchorId="7106C2BB" wp14:editId="2B69641D">
                <wp:simplePos x="0" y="0"/>
                <wp:positionH relativeFrom="column">
                  <wp:posOffset>0</wp:posOffset>
                </wp:positionH>
                <wp:positionV relativeFrom="paragraph">
                  <wp:posOffset>0</wp:posOffset>
                </wp:positionV>
                <wp:extent cx="1828800" cy="1828800"/>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48951E36" w14:textId="170D2EF7" w:rsidR="001C2F27" w:rsidRPr="00C80962" w:rsidRDefault="001C2F27">
                            <w:pPr>
                              <w:rPr>
                                <w:b/>
                                <w:bCs/>
                                <w:color w:val="FF0000"/>
                              </w:rPr>
                            </w:pPr>
                            <w:r w:rsidRPr="00C80962">
                              <w:rPr>
                                <w:b/>
                                <w:bCs/>
                                <w:color w:val="FF0000"/>
                              </w:rPr>
                              <w:t xml:space="preserve">TIME OUT </w:t>
                            </w:r>
                            <w:r>
                              <w:rPr>
                                <w:b/>
                                <w:bCs/>
                                <w:color w:val="FF0000"/>
                              </w:rPr>
                              <w:t>4</w:t>
                            </w:r>
                          </w:p>
                          <w:p w14:paraId="1BB4D476" w14:textId="1EC76B1F" w:rsidR="001C2F27" w:rsidRPr="00984CF9" w:rsidRDefault="001C2F27">
                            <w:r>
                              <w:t xml:space="preserve">Two out of three schools in the UK have children at risk of anaphylaxis </w:t>
                            </w:r>
                            <w:r w:rsidR="00B37951" w:rsidRPr="00802F7A">
                              <w:rPr>
                                <w:color w:val="7030A0"/>
                              </w:rPr>
                              <w:fldChar w:fldCharType="begin"/>
                            </w:r>
                            <w:r w:rsidR="00B37951" w:rsidRPr="00802F7A">
                              <w:rPr>
                                <w:color w:val="7030A0"/>
                              </w:rPr>
                              <w:instrText xml:space="preserve"> ADDIN EN.CITE &lt;EndNote&gt;&lt;Cite&gt;&lt;Author&gt;Muraro&lt;/Author&gt;&lt;Year&gt;2010&lt;/Year&gt;&lt;RecNum&gt;2390&lt;/RecNum&gt;&lt;DisplayText&gt;(Muraro et al., 2010)&lt;/DisplayText&gt;&lt;record&gt;&lt;rec-number&gt;2390&lt;/rec-number&gt;&lt;foreign-keys&gt;&lt;key app="EN" db-id="wpt90dfw7fe5axet55yxfp9psz59xp29x2zp" timestamp="1605987658" guid="228e025f-127f-46cc-a04c-42a8032d31a9"&gt;2390&lt;/key&gt;&lt;/foreign-keys&gt;&lt;ref-type name="Journal Article"&gt;17&lt;/ref-type&gt;&lt;contributors&gt;&lt;authors&gt;&lt;author&gt;Muraro, A.&lt;/author&gt;&lt;author&gt;Clark, A.&lt;/author&gt;&lt;author&gt;Beyer, K.&lt;/author&gt;&lt;author&gt;Borrego, L. M.&lt;/author&gt;&lt;author&gt;Borres, M.&lt;/author&gt;&lt;author&gt;Lodrup Carlsen, K. C.&lt;/author&gt;&lt;author&gt;Carrer, P.&lt;/author&gt;&lt;author&gt;Mazon, A.&lt;/author&gt;&lt;author&gt;Rance, F.&lt;/author&gt;&lt;author&gt;Valovirta, E.&lt;/author&gt;&lt;author&gt;Wickman, M.&lt;/author&gt;&lt;author&gt;Zanchetti, M.&lt;/author&gt;&lt;/authors&gt;&lt;/contributors&gt;&lt;auth-address&gt;Department of Pediatrics, Referral Centre for Food Allergy, Veneto Region, Padua General University Hospital, Padua, Italy. muraro@pediatria.unipd.it&lt;/auth-address&gt;&lt;titles&gt;&lt;title&gt;The management of the allergic child at school: EAACI/GA2LEN Task Force on the allergic child at school&lt;/title&gt;&lt;secondary-title&gt;Allergy&lt;/secondary-title&gt;&lt;/titles&gt;&lt;periodical&gt;&lt;full-title&gt;Allergy&lt;/full-title&gt;&lt;/periodical&gt;&lt;pages&gt;681-9&lt;/pages&gt;&lt;volume&gt;65&lt;/volume&gt;&lt;number&gt;6&lt;/number&gt;&lt;keywords&gt;&lt;keyword&gt;Advisory Committees&lt;/keyword&gt;&lt;keyword&gt;Anaphylaxis&lt;/keyword&gt;&lt;keyword&gt;Child&lt;/keyword&gt;&lt;keyword&gt;Disease Management&lt;/keyword&gt;&lt;keyword&gt;*Food Hypersensitivity/prevention &amp;amp; control/therapy&lt;/keyword&gt;&lt;keyword&gt;Humans&lt;/keyword&gt;&lt;keyword&gt;*Schools&lt;/keyword&gt;&lt;keyword&gt;*Students&lt;/keyword&gt;&lt;/keywords&gt;&lt;dates&gt;&lt;year&gt;2010&lt;/year&gt;&lt;pub-dates&gt;&lt;date&gt;Jun 01&lt;/date&gt;&lt;/pub-dates&gt;&lt;/dates&gt;&lt;isbn&gt;1398-9995 (Electronic)&amp;#xD;0105-4538 (Linking)&lt;/isbn&gt;&lt;accession-num&gt;20345502&lt;/accession-num&gt;&lt;urls&gt;&lt;related-urls&gt;&lt;url&gt;https://www.ncbi.nlm.nih.gov/pubmed/20345502&lt;/url&gt;&lt;/related-urls&gt;&lt;/urls&gt;&lt;electronic-resource-num&gt;10.1111/j.1398-9995.2010.02343.x&lt;/electronic-resource-num&gt;&lt;/record&gt;&lt;/Cite&gt;&lt;/EndNote&gt;</w:instrText>
                            </w:r>
                            <w:r w:rsidR="00B37951" w:rsidRPr="00802F7A">
                              <w:rPr>
                                <w:color w:val="7030A0"/>
                              </w:rPr>
                              <w:fldChar w:fldCharType="separate"/>
                            </w:r>
                            <w:r w:rsidR="00B37951" w:rsidRPr="00802F7A">
                              <w:rPr>
                                <w:noProof/>
                                <w:color w:val="7030A0"/>
                              </w:rPr>
                              <w:t>(Muraro et al., 2010)</w:t>
                            </w:r>
                            <w:r w:rsidR="00B37951" w:rsidRPr="00802F7A">
                              <w:rPr>
                                <w:color w:val="7030A0"/>
                              </w:rPr>
                              <w:fldChar w:fldCharType="end"/>
                            </w:r>
                            <w:r w:rsidR="00B37951" w:rsidRPr="00802F7A">
                              <w:rPr>
                                <w:color w:val="7030A0"/>
                              </w:rPr>
                              <w:t xml:space="preserve"> </w:t>
                            </w:r>
                            <w:r>
                              <w:t xml:space="preserve">and need to be prepared to deal with the situation.  Draw up a checklist for children who have allergy. The following resource might be helpful </w:t>
                            </w:r>
                            <w:hyperlink r:id="rId23" w:history="1">
                              <w:r>
                                <w:rPr>
                                  <w:rStyle w:val="Hyperlink"/>
                                </w:rPr>
                                <w:t>https://www.allergyuk.org/information-and-advice/for-schools</w:t>
                              </w:r>
                            </w:hyperlink>
                            <w:r>
                              <w:t xml:space="preserve"> </w:t>
                            </w:r>
                            <w:r>
                              <w:fldChar w:fldCharType="begin"/>
                            </w:r>
                            <w:r>
                              <w:instrText xml:space="preserve"> ADDIN EN.CITE &lt;EndNote&gt;&lt;Cite&gt;&lt;Author&gt;UK&lt;/Author&gt;&lt;Year&gt;2020&lt;/Year&gt;&lt;RecNum&gt;4554&lt;/RecNum&gt;&lt;DisplayText&gt;(UK, 2020)&lt;/DisplayText&gt;&lt;record&gt;&lt;rec-number&gt;4554&lt;/rec-number&gt;&lt;foreign-keys&gt;&lt;key app="EN" db-id="wpt90dfw7fe5axet55yxfp9psz59xp29x2zp" timestamp="1606050880" guid="0977471e-2a45-4035-aacc-53a3b177c5de"&gt;4554&lt;/key&gt;&lt;/foreign-keys&gt;&lt;ref-type name="Web Page"&gt;12&lt;/ref-type&gt;&lt;contributors&gt;&lt;authors&gt;&lt;author&gt;Allergy UK&lt;/author&gt;&lt;/authors&gt;&lt;/contributors&gt;&lt;titles&gt;&lt;title&gt;For Schools&lt;/title&gt;&lt;/titles&gt;&lt;volume&gt;2020&lt;/volume&gt;&lt;number&gt;17.5.20&lt;/number&gt;&lt;dates&gt;&lt;year&gt;2020&lt;/year&gt;&lt;/dates&gt;&lt;publisher&gt;Allergy UK&lt;/publisher&gt;&lt;urls&gt;&lt;related-urls&gt;&lt;url&gt;https://www.allergyuk.org/information-and-advice/for-schools&lt;/url&gt;&lt;/related-urls&gt;&lt;/urls&gt;&lt;/record&gt;&lt;/Cite&gt;&lt;/EndNote&gt;</w:instrText>
                            </w:r>
                            <w:r>
                              <w:fldChar w:fldCharType="separate"/>
                            </w:r>
                            <w:r>
                              <w:rPr>
                                <w:noProof/>
                              </w:rPr>
                              <w:t>(UK, 2020)</w:t>
                            </w:r>
                            <w:r>
                              <w:fldChar w:fldCharType="end"/>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106C2BB" id="Text Box 25" o:spid="_x0000_s1028" type="#_x0000_t202" style="position:absolute;margin-left:0;margin-top:0;width:2in;height:2in;z-index:25166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" filled="f" strokeweight=".5pt">
                <v:textbox style="mso-fit-shape-to-text:t">
                  <w:txbxContent>
                    <w:p w14:paraId="48951E36" w14:textId="170D2EF7" w:rsidR="001C2F27" w:rsidRPr="00C80962" w:rsidRDefault="001C2F27">
                      <w:pPr>
                        <w:rPr>
                          <w:b/>
                          <w:bCs/>
                          <w:color w:val="FF0000"/>
                        </w:rPr>
                      </w:pPr>
                      <w:r w:rsidRPr="00C80962">
                        <w:rPr>
                          <w:b/>
                          <w:bCs/>
                          <w:color w:val="FF0000"/>
                        </w:rPr>
                        <w:t xml:space="preserve">TIME OUT </w:t>
                      </w:r>
                      <w:r>
                        <w:rPr>
                          <w:b/>
                          <w:bCs/>
                          <w:color w:val="FF0000"/>
                        </w:rPr>
                        <w:t>4</w:t>
                      </w:r>
                    </w:p>
                    <w:p w14:paraId="1BB4D476" w14:textId="1EC76B1F" w:rsidR="001C2F27" w:rsidRPr="00984CF9" w:rsidRDefault="001C2F27">
                      <w:r>
                        <w:t xml:space="preserve">Two out of three schools in the UK have children at risk of anaphylaxis </w:t>
                      </w:r>
                      <w:r w:rsidR="00B37951" w:rsidRPr="00802F7A">
                        <w:rPr>
                          <w:color w:val="7030A0"/>
                        </w:rPr>
                        <w:fldChar w:fldCharType="begin"/>
                      </w:r>
                      <w:r w:rsidR="00B37951" w:rsidRPr="00802F7A">
                        <w:rPr>
                          <w:color w:val="7030A0"/>
                        </w:rPr>
                        <w:instrText xml:space="preserve"> ADDIN EN.CITE &lt;EndNote&gt;&lt;Cite&gt;&lt;Author&gt;Muraro&lt;/Author&gt;&lt;Year&gt;2010&lt;/Year&gt;&lt;RecNum&gt;2390&lt;/RecNum&gt;&lt;DisplayText&gt;(Muraro et al., 2010)&lt;/DisplayText&gt;&lt;record&gt;&lt;rec-number&gt;2390&lt;/rec-number&gt;&lt;foreign-keys&gt;&lt;key app="EN" db-id="wpt90dfw7fe5axet55yxfp9psz59xp29x2zp" timestamp="1605987658" guid="228e025f-127f-46cc-a04c-42a8032d31a9"&gt;2390&lt;/key&gt;&lt;/foreign-keys&gt;&lt;ref-type name="Journal Article"&gt;17&lt;/ref-type&gt;&lt;contributors&gt;&lt;authors&gt;&lt;author&gt;Muraro, A.&lt;/author&gt;&lt;author&gt;Clark, A.&lt;/author&gt;&lt;author&gt;Beyer, K.&lt;/author&gt;&lt;author&gt;Borrego, L. M.&lt;/author&gt;&lt;author&gt;Borres, M.&lt;/author&gt;&lt;author&gt;Lodrup Carlsen, K. C.&lt;/author&gt;&lt;author&gt;Carrer, P.&lt;/author&gt;&lt;author&gt;Mazon, A.&lt;/author&gt;&lt;author&gt;Rance, F.&lt;/author&gt;&lt;author&gt;Valovirta, E.&lt;/author&gt;&lt;author&gt;Wickman, M.&lt;/author&gt;&lt;author&gt;Zanchetti, M.&lt;/author&gt;&lt;/authors&gt;&lt;/contributors&gt;&lt;auth-address&gt;Department of Pediatrics, Referral Centre for Food Allergy, Veneto Region, Padua General University Hospital, Padua, Italy. muraro@pediatria.unipd.it&lt;/auth-address&gt;&lt;titles&gt;&lt;title&gt;The management of the allergic child at school: EAACI/GA2LEN Task Force on the allergic child at school&lt;/title&gt;&lt;secondary-title&gt;Allergy&lt;/secondary-title&gt;&lt;/titles&gt;&lt;periodical&gt;&lt;full-title&gt;Allergy&lt;/full-title&gt;&lt;/periodical&gt;&lt;pages&gt;681-9&lt;/pages&gt;&lt;volume&gt;65&lt;/volume&gt;&lt;number&gt;6&lt;/number&gt;&lt;keywords&gt;&lt;keyword&gt;Advisory Committees&lt;/keyword&gt;&lt;keyword&gt;Anaphylaxis&lt;/keyword&gt;&lt;keyword&gt;Child&lt;/keyword&gt;&lt;keyword&gt;Disease Management&lt;/keyword&gt;&lt;keyword&gt;*Food Hypersensitivity/prevention &amp;amp; control/therapy&lt;/keyword&gt;&lt;keyword&gt;Humans&lt;/keyword&gt;&lt;keyword&gt;*Schools&lt;/keyword&gt;&lt;keyword&gt;*Students&lt;/keyword&gt;&lt;/keywords&gt;&lt;dates&gt;&lt;year&gt;2010&lt;/year&gt;&lt;pub-dates&gt;&lt;date&gt;Jun 01&lt;/date&gt;&lt;/pub-dates&gt;&lt;/dates&gt;&lt;isbn&gt;1398-9995 (Electronic)&amp;#xD;0105-4538 (Linking)&lt;/isbn&gt;&lt;accession-num&gt;20345502&lt;/accession-num&gt;&lt;urls&gt;&lt;related-urls&gt;&lt;url&gt;https://www.ncbi.nlm.nih.gov/pubmed/20345502&lt;/url&gt;&lt;/related-urls&gt;&lt;/urls&gt;&lt;electronic-resource-num&gt;10.1111/j.1398-9995.2010.02343.x&lt;/electronic-resource-num&gt;&lt;/record&gt;&lt;/Cite&gt;&lt;/EndNote&gt;</w:instrText>
                      </w:r>
                      <w:r w:rsidR="00B37951" w:rsidRPr="00802F7A">
                        <w:rPr>
                          <w:color w:val="7030A0"/>
                        </w:rPr>
                        <w:fldChar w:fldCharType="separate"/>
                      </w:r>
                      <w:r w:rsidR="00B37951" w:rsidRPr="00802F7A">
                        <w:rPr>
                          <w:noProof/>
                          <w:color w:val="7030A0"/>
                        </w:rPr>
                        <w:t>(Muraro et al., 2010)</w:t>
                      </w:r>
                      <w:r w:rsidR="00B37951" w:rsidRPr="00802F7A">
                        <w:rPr>
                          <w:color w:val="7030A0"/>
                        </w:rPr>
                        <w:fldChar w:fldCharType="end"/>
                      </w:r>
                      <w:r w:rsidR="00B37951" w:rsidRPr="00802F7A">
                        <w:rPr>
                          <w:color w:val="7030A0"/>
                        </w:rPr>
                        <w:t xml:space="preserve"> </w:t>
                      </w:r>
                      <w:r>
                        <w:t xml:space="preserve">and need to be prepared to deal with the situation.  Draw up a checklist for children who have allergy. The following resource might be helpful </w:t>
                      </w:r>
                      <w:hyperlink r:id="rId24" w:history="1">
                        <w:r>
                          <w:rPr>
                            <w:rStyle w:val="Hyperlink"/>
                          </w:rPr>
                          <w:t>https://www.allergyuk.org/information-and-advice/for-schools</w:t>
                        </w:r>
                      </w:hyperlink>
                      <w:r>
                        <w:t xml:space="preserve"> </w:t>
                      </w:r>
                      <w:r>
                        <w:fldChar w:fldCharType="begin"/>
                      </w:r>
                      <w:r>
                        <w:instrText xml:space="preserve"> ADDIN EN.CITE &lt;EndNote&gt;&lt;Cite&gt;&lt;Author&gt;UK&lt;/Author&gt;&lt;Year&gt;2020&lt;/Year&gt;&lt;RecNum&gt;4554&lt;/RecNum&gt;&lt;DisplayText&gt;(UK, 2020)&lt;/DisplayText&gt;&lt;record&gt;&lt;rec-number&gt;4554&lt;/rec-number&gt;&lt;foreign-keys&gt;&lt;key app="EN" db-id="wpt90dfw7fe5axet55yxfp9psz59xp29x2zp" timestamp="1606050880" guid="0977471e-2a45-4035-aacc-53a3b177c5de"&gt;4554&lt;/key&gt;&lt;/foreign-keys&gt;&lt;ref-type name="Web Page"&gt;12&lt;/ref-type&gt;&lt;contributors&gt;&lt;authors&gt;&lt;author&gt;Allergy UK&lt;/author&gt;&lt;/authors&gt;&lt;/contributors&gt;&lt;titles&gt;&lt;title&gt;For Schools&lt;/title&gt;&lt;/titles&gt;&lt;volume&gt;2020&lt;/volume&gt;&lt;number&gt;17.5.20&lt;/number&gt;&lt;dates&gt;&lt;year&gt;2020&lt;/year&gt;&lt;/dates&gt;&lt;publisher&gt;Allergy UK&lt;/publisher&gt;&lt;urls&gt;&lt;related-urls&gt;&lt;url&gt;https://www.allergyuk.org/information-and-advice/for-schools&lt;/url&gt;&lt;/related-urls&gt;&lt;/urls&gt;&lt;/record&gt;&lt;/Cite&gt;&lt;/EndNote&gt;</w:instrText>
                      </w:r>
                      <w:r>
                        <w:fldChar w:fldCharType="separate"/>
                      </w:r>
                      <w:r>
                        <w:rPr>
                          <w:noProof/>
                        </w:rPr>
                        <w:t>(UK, 2020)</w:t>
                      </w:r>
                      <w:r>
                        <w:fldChar w:fldCharType="end"/>
                      </w:r>
                    </w:p>
                  </w:txbxContent>
                </v:textbox>
                <w10:wrap type="square"/>
              </v:shape>
            </w:pict>
          </mc:Fallback>
        </mc:AlternateContent>
      </w:r>
      <w:r w:rsidR="00F377CB">
        <w:t xml:space="preserve"> </w:t>
      </w:r>
    </w:p>
    <w:p w14:paraId="407DF223" w14:textId="77777777" w:rsidR="004A7281" w:rsidRDefault="00972C14">
      <w:pPr>
        <w:rPr>
          <w:b/>
          <w:bCs/>
          <w:sz w:val="28"/>
          <w:szCs w:val="28"/>
        </w:rPr>
      </w:pPr>
      <w:r>
        <w:rPr>
          <w:b/>
          <w:bCs/>
          <w:sz w:val="28"/>
          <w:szCs w:val="28"/>
        </w:rPr>
        <w:t xml:space="preserve">Conclusion </w:t>
      </w:r>
    </w:p>
    <w:p w14:paraId="3ABEF7B1" w14:textId="687BEC8E" w:rsidR="00C80962" w:rsidRDefault="00882FB6">
      <w:r>
        <w:t xml:space="preserve">This CPD has provided an introduction to the immune system.   Further knowledge can be gained from additional reading and the use of the links provided.  </w:t>
      </w:r>
      <w:r w:rsidR="00244BDB">
        <w:t>A</w:t>
      </w:r>
      <w:r w:rsidR="00C80962">
        <w:t>n understanding of the immune system is vital</w:t>
      </w:r>
      <w:r w:rsidR="00244BDB">
        <w:t xml:space="preserve">, </w:t>
      </w:r>
      <w:r w:rsidR="00C80962">
        <w:t xml:space="preserve">there </w:t>
      </w:r>
      <w:r w:rsidR="00244BDB">
        <w:t xml:space="preserve">are </w:t>
      </w:r>
      <w:r w:rsidR="00C80962">
        <w:t xml:space="preserve">many </w:t>
      </w:r>
      <w:r w:rsidR="00244BDB">
        <w:t xml:space="preserve">circumstances </w:t>
      </w:r>
      <w:r w:rsidR="00C80962">
        <w:t xml:space="preserve">where it will </w:t>
      </w:r>
      <w:r w:rsidR="00244BDB">
        <w:t xml:space="preserve">feature </w:t>
      </w:r>
      <w:r w:rsidR="00C80962">
        <w:t xml:space="preserve">in discussions </w:t>
      </w:r>
      <w:r w:rsidR="00244BDB">
        <w:t xml:space="preserve">regarding </w:t>
      </w:r>
      <w:r w:rsidR="00C80962">
        <w:t>clinical care, for example</w:t>
      </w:r>
      <w:r w:rsidR="00AE3130">
        <w:t xml:space="preserve"> </w:t>
      </w:r>
      <w:r w:rsidR="00C80962">
        <w:t>why a child may need antibiotics,</w:t>
      </w:r>
      <w:r w:rsidR="00244BDB">
        <w:t xml:space="preserve"> or not</w:t>
      </w:r>
      <w:r w:rsidR="00965517">
        <w:t xml:space="preserve">, and </w:t>
      </w:r>
      <w:r w:rsidR="00244BDB">
        <w:t xml:space="preserve">why they should be </w:t>
      </w:r>
      <w:r w:rsidR="00C80962">
        <w:t>immunis</w:t>
      </w:r>
      <w:r w:rsidR="00244BDB">
        <w:t>ed</w:t>
      </w:r>
      <w:r w:rsidR="00C80962">
        <w:t xml:space="preserve">. </w:t>
      </w:r>
      <w:r w:rsidR="00965517">
        <w:t xml:space="preserve">  Understanding of the mechanisms of body defence can also assist when explaining to families the impact on the child when things go wrong.</w:t>
      </w:r>
      <w:r>
        <w:t xml:space="preserve">  </w:t>
      </w:r>
    </w:p>
    <w:p w14:paraId="4B310602" w14:textId="77777777" w:rsidR="00C80962" w:rsidRPr="00C80962" w:rsidRDefault="00C80962"/>
    <w:p w14:paraId="32C06A39" w14:textId="58E0B205" w:rsidR="004A7281" w:rsidRDefault="004A7281" w:rsidP="00B24F55">
      <w:pPr>
        <w:pStyle w:val="Heading2"/>
      </w:pPr>
      <w:r>
        <w:t>References</w:t>
      </w:r>
      <w:r w:rsidR="00E02A1A">
        <w:t xml:space="preserve">  </w:t>
      </w:r>
    </w:p>
    <w:p w14:paraId="3F1A5DBB" w14:textId="718AA8B2" w:rsidR="00853E8A" w:rsidRDefault="00853E8A" w:rsidP="00853E8A"/>
    <w:p w14:paraId="6F76A5BA" w14:textId="3050D8FA" w:rsidR="00853E8A" w:rsidRPr="00802F7A" w:rsidRDefault="00853E8A" w:rsidP="00853E8A">
      <w:pPr>
        <w:rPr>
          <w:color w:val="FF0000"/>
        </w:rPr>
      </w:pPr>
      <w:r w:rsidRPr="00802F7A">
        <w:rPr>
          <w:color w:val="FF0000"/>
        </w:rPr>
        <w:t>NOTE – Please change ‘NHS’ to ‘National Health Service’ below, and change ‘</w:t>
      </w:r>
      <w:proofErr w:type="spellStart"/>
      <w:r w:rsidRPr="00802F7A">
        <w:rPr>
          <w:color w:val="FF0000"/>
        </w:rPr>
        <w:t>DoH</w:t>
      </w:r>
      <w:proofErr w:type="spellEnd"/>
      <w:r w:rsidRPr="00802F7A">
        <w:rPr>
          <w:color w:val="FF0000"/>
        </w:rPr>
        <w:t>’ to ‘Department of Health’</w:t>
      </w:r>
    </w:p>
    <w:p w14:paraId="40CF9238" w14:textId="77777777" w:rsidR="00853E8A" w:rsidRPr="00853E8A" w:rsidRDefault="00853E8A" w:rsidP="00802F7A"/>
    <w:p w14:paraId="7B83B643" w14:textId="77777777" w:rsidR="00B37951" w:rsidRPr="00B37951" w:rsidRDefault="0055200C" w:rsidP="00B37951">
      <w:pPr>
        <w:pStyle w:val="EndNoteBibliography"/>
        <w:spacing w:after="360"/>
        <w:rPr>
          <w:noProof/>
        </w:rPr>
      </w:pPr>
      <w:r>
        <w:rPr>
          <w:b/>
          <w:bCs/>
          <w:sz w:val="28"/>
          <w:szCs w:val="28"/>
        </w:rPr>
        <w:fldChar w:fldCharType="begin"/>
      </w:r>
      <w:r>
        <w:rPr>
          <w:b/>
          <w:bCs/>
          <w:sz w:val="28"/>
          <w:szCs w:val="28"/>
        </w:rPr>
        <w:instrText xml:space="preserve"> ADDIN EN.REFLIST </w:instrText>
      </w:r>
      <w:r>
        <w:rPr>
          <w:b/>
          <w:bCs/>
          <w:sz w:val="28"/>
          <w:szCs w:val="28"/>
        </w:rPr>
        <w:fldChar w:fldCharType="separate"/>
      </w:r>
      <w:r w:rsidR="00B37951" w:rsidRPr="00B37951">
        <w:rPr>
          <w:noProof/>
        </w:rPr>
        <w:t xml:space="preserve">Abraham, M. B., Jones, T. W., Naranjo, D., Karges, B., Oduwole, A., Tauschmann, M., &amp; Maahs, D. M. (2018). ISPAD Clinical Practice Consensus Guidelines 2018: Assessment and management of hypoglycemia in children and adolescents with diabetes. </w:t>
      </w:r>
      <w:r w:rsidR="00B37951" w:rsidRPr="00B37951">
        <w:rPr>
          <w:i/>
          <w:noProof/>
        </w:rPr>
        <w:t>Pediatr Diabetes, 19 Suppl 27</w:t>
      </w:r>
      <w:r w:rsidR="00B37951" w:rsidRPr="00B37951">
        <w:rPr>
          <w:noProof/>
        </w:rPr>
        <w:t>, 178-192. doi:10.1111/pedi.12698</w:t>
      </w:r>
    </w:p>
    <w:p w14:paraId="0C68E28C" w14:textId="77777777" w:rsidR="00B37951" w:rsidRPr="00B37951" w:rsidRDefault="00B37951" w:rsidP="00B37951">
      <w:pPr>
        <w:pStyle w:val="EndNoteBibliography"/>
        <w:spacing w:after="360"/>
        <w:rPr>
          <w:noProof/>
        </w:rPr>
      </w:pPr>
      <w:r w:rsidRPr="00B37951">
        <w:rPr>
          <w:noProof/>
        </w:rPr>
        <w:t xml:space="preserve">Andreu-Ballester, J. C., Perez-Griera, J., Ballester, F., Colomer-Rubio, E., Ortiz-Tarin, I., &amp; Penarroja Otero, C. (2007). Secretory immunoglobulin A (sIgA) deficiency in serum of patients with GALTectomy (appendectomy and tonsillectomy). </w:t>
      </w:r>
      <w:r w:rsidRPr="00B37951">
        <w:rPr>
          <w:i/>
          <w:noProof/>
        </w:rPr>
        <w:t>Clin Immunol, 123</w:t>
      </w:r>
      <w:r w:rsidRPr="00B37951">
        <w:rPr>
          <w:noProof/>
        </w:rPr>
        <w:t>(3), 289-297. doi:10.1016/j.clim.2007.02.004</w:t>
      </w:r>
    </w:p>
    <w:p w14:paraId="5199F25C" w14:textId="77777777" w:rsidR="00B37951" w:rsidRPr="00B37951" w:rsidRDefault="00B37951" w:rsidP="00B37951">
      <w:pPr>
        <w:pStyle w:val="EndNoteBibliography"/>
        <w:spacing w:after="360"/>
        <w:rPr>
          <w:noProof/>
        </w:rPr>
      </w:pPr>
      <w:r w:rsidRPr="00B37951">
        <w:rPr>
          <w:noProof/>
        </w:rPr>
        <w:t xml:space="preserve">Bitar, M. A., Dowli, A., &amp; Mourad, M. (2015). The effect of tonsillectomy on the immune system: A systematic review and meta-analysis. </w:t>
      </w:r>
      <w:r w:rsidRPr="00B37951">
        <w:rPr>
          <w:i/>
          <w:noProof/>
        </w:rPr>
        <w:t>Int J Pediatr Otorhinolaryngol, 79</w:t>
      </w:r>
      <w:r w:rsidRPr="00B37951">
        <w:rPr>
          <w:noProof/>
        </w:rPr>
        <w:t>(8), 1184-1191. doi:10.1016/j.ijporl.2015.05.016</w:t>
      </w:r>
    </w:p>
    <w:p w14:paraId="19916C49" w14:textId="77777777" w:rsidR="00B37951" w:rsidRPr="00B37951" w:rsidRDefault="00B37951" w:rsidP="00B37951">
      <w:pPr>
        <w:pStyle w:val="EndNoteBibliography"/>
        <w:spacing w:after="360"/>
        <w:rPr>
          <w:noProof/>
        </w:rPr>
      </w:pPr>
      <w:r w:rsidRPr="00B37951">
        <w:rPr>
          <w:noProof/>
        </w:rPr>
        <w:lastRenderedPageBreak/>
        <w:t xml:space="preserve">Boam, T., Sellars, P., Isherwood, J., Hollobone, C., Pollard, C., Lloyd, D. M., . . . Garcea, G. (2017). Adherence to vaccination guidelines post splenectomy: A five year follow up study. </w:t>
      </w:r>
      <w:r w:rsidRPr="00B37951">
        <w:rPr>
          <w:i/>
          <w:noProof/>
        </w:rPr>
        <w:t>J Infect Public Health, 10</w:t>
      </w:r>
      <w:r w:rsidRPr="00B37951">
        <w:rPr>
          <w:noProof/>
        </w:rPr>
        <w:t>(6), 803-808. doi:10.1016/j.jiph.2017.01.006</w:t>
      </w:r>
    </w:p>
    <w:p w14:paraId="793587AF" w14:textId="77777777" w:rsidR="00B37951" w:rsidRPr="00B37951" w:rsidRDefault="00B37951" w:rsidP="00B37951">
      <w:pPr>
        <w:pStyle w:val="EndNoteBibliography"/>
        <w:spacing w:after="360"/>
        <w:rPr>
          <w:noProof/>
        </w:rPr>
      </w:pPr>
      <w:r w:rsidRPr="00B37951">
        <w:rPr>
          <w:noProof/>
        </w:rPr>
        <w:t xml:space="preserve">Casey, G. (2016). Vaccines: How and why they work. </w:t>
      </w:r>
      <w:r w:rsidRPr="00B37951">
        <w:rPr>
          <w:i/>
          <w:noProof/>
        </w:rPr>
        <w:t>Kia Tiaki Nursing New Zealand, 22</w:t>
      </w:r>
      <w:r w:rsidRPr="00B37951">
        <w:rPr>
          <w:noProof/>
        </w:rPr>
        <w:t xml:space="preserve">(1), 20 - 24. </w:t>
      </w:r>
    </w:p>
    <w:p w14:paraId="1E1508DE" w14:textId="77777777" w:rsidR="00B37951" w:rsidRPr="00802F7A" w:rsidRDefault="00B37951" w:rsidP="00B37951">
      <w:pPr>
        <w:pStyle w:val="EndNoteBibliography"/>
        <w:spacing w:after="360"/>
        <w:rPr>
          <w:noProof/>
          <w:color w:val="000000" w:themeColor="text1"/>
        </w:rPr>
      </w:pPr>
      <w:r w:rsidRPr="00B37951">
        <w:rPr>
          <w:noProof/>
        </w:rPr>
        <w:t xml:space="preserve">Catalano, M., Rizzo, D., Coccia, P., Maurizi, P., Nanni, L., &amp; Ruggiero, A. (2018). Can partial splenectomy preserve humoral immunity in pediatric patients? Risks and benefits of partial </w:t>
      </w:r>
      <w:r w:rsidRPr="00802F7A">
        <w:rPr>
          <w:noProof/>
          <w:color w:val="000000" w:themeColor="text1"/>
        </w:rPr>
        <w:t xml:space="preserve">splenectomy. </w:t>
      </w:r>
      <w:r w:rsidRPr="00802F7A">
        <w:rPr>
          <w:i/>
          <w:noProof/>
          <w:color w:val="000000" w:themeColor="text1"/>
        </w:rPr>
        <w:t>Signa Vitae, 14</w:t>
      </w:r>
      <w:r w:rsidRPr="00802F7A">
        <w:rPr>
          <w:noProof/>
          <w:color w:val="000000" w:themeColor="text1"/>
        </w:rPr>
        <w:t xml:space="preserve">(1), 17 - 19. </w:t>
      </w:r>
    </w:p>
    <w:p w14:paraId="76695DCE" w14:textId="4340AF62" w:rsidR="00802F7A" w:rsidRPr="00802F7A" w:rsidRDefault="00B37951" w:rsidP="00B37951">
      <w:pPr>
        <w:pStyle w:val="EndNoteBibliography"/>
        <w:spacing w:after="360"/>
        <w:rPr>
          <w:noProof/>
          <w:color w:val="000000" w:themeColor="text1"/>
        </w:rPr>
      </w:pPr>
      <w:r w:rsidRPr="00802F7A">
        <w:rPr>
          <w:noProof/>
          <w:color w:val="000000" w:themeColor="text1"/>
        </w:rPr>
        <w:t xml:space="preserve">Chen, M., Daha, M. R., &amp; Kallenberg, C. G. (2010). The complement system in systemic autoimmune disease. </w:t>
      </w:r>
      <w:r w:rsidRPr="00802F7A">
        <w:rPr>
          <w:i/>
          <w:noProof/>
          <w:color w:val="000000" w:themeColor="text1"/>
        </w:rPr>
        <w:t>J Autoimmun, 34</w:t>
      </w:r>
      <w:r w:rsidRPr="00802F7A">
        <w:rPr>
          <w:noProof/>
          <w:color w:val="000000" w:themeColor="text1"/>
        </w:rPr>
        <w:t>(3), J276-286. doi:10.1016/j.jaut.2009.11.014</w:t>
      </w:r>
    </w:p>
    <w:p w14:paraId="67A8735E" w14:textId="5634CB3C" w:rsidR="00B37951" w:rsidRPr="00B37951" w:rsidRDefault="00B37951" w:rsidP="00B37951">
      <w:pPr>
        <w:pStyle w:val="EndNoteBibliography"/>
        <w:spacing w:after="360"/>
        <w:rPr>
          <w:noProof/>
        </w:rPr>
      </w:pPr>
      <w:r w:rsidRPr="00B37951">
        <w:rPr>
          <w:noProof/>
        </w:rPr>
        <w:t xml:space="preserve">Deep, A. (2020, 9 Jan). Sepsis in children. </w:t>
      </w:r>
      <w:r w:rsidRPr="00B37951">
        <w:rPr>
          <w:i/>
          <w:noProof/>
        </w:rPr>
        <w:t>BMJ Best Practice.</w:t>
      </w:r>
      <w:r w:rsidRPr="00B37951">
        <w:rPr>
          <w:noProof/>
        </w:rPr>
        <w:t xml:space="preserve"> Retrieved from </w:t>
      </w:r>
      <w:hyperlink r:id="rId25" w:history="1">
        <w:r w:rsidRPr="00B37951">
          <w:rPr>
            <w:rStyle w:val="Hyperlink"/>
            <w:noProof/>
          </w:rPr>
          <w:t>https://bestpractice.bmj.com/topics/en-gb/1201</w:t>
        </w:r>
      </w:hyperlink>
      <w:r w:rsidRPr="00B37951">
        <w:rPr>
          <w:noProof/>
        </w:rPr>
        <w:t xml:space="preserve"> </w:t>
      </w:r>
    </w:p>
    <w:p w14:paraId="3EED4141" w14:textId="76DA036E" w:rsidR="00B37951" w:rsidRPr="00B37951" w:rsidRDefault="00B37951" w:rsidP="00B37951">
      <w:pPr>
        <w:pStyle w:val="EndNoteBibliography"/>
        <w:spacing w:after="360"/>
        <w:rPr>
          <w:noProof/>
        </w:rPr>
      </w:pPr>
      <w:r w:rsidRPr="00B37951">
        <w:rPr>
          <w:noProof/>
        </w:rPr>
        <w:t xml:space="preserve">DoH. (2019). Guidance: Complete routine immunisation schedule. Retrieved from </w:t>
      </w:r>
      <w:hyperlink r:id="rId26" w:history="1">
        <w:r w:rsidRPr="00B37951">
          <w:rPr>
            <w:rStyle w:val="Hyperlink"/>
            <w:noProof/>
          </w:rPr>
          <w:t>https://www.gov.uk/government/publications/the-complete-routine-immunisation-schedule</w:t>
        </w:r>
      </w:hyperlink>
    </w:p>
    <w:p w14:paraId="5B83C903" w14:textId="77777777" w:rsidR="00B37951" w:rsidRPr="00B37951" w:rsidRDefault="00B37951" w:rsidP="00B37951">
      <w:pPr>
        <w:pStyle w:val="EndNoteBibliography"/>
        <w:spacing w:after="360"/>
        <w:rPr>
          <w:noProof/>
        </w:rPr>
      </w:pPr>
      <w:r w:rsidRPr="00B37951">
        <w:rPr>
          <w:noProof/>
        </w:rPr>
        <w:t xml:space="preserve">Donovan, H., &amp; Craig, L. (2018). Why immunisation training matters. </w:t>
      </w:r>
      <w:r w:rsidRPr="00B37951">
        <w:rPr>
          <w:i/>
          <w:noProof/>
        </w:rPr>
        <w:t>Primary Health Care</w:t>
      </w:r>
      <w:r w:rsidRPr="00B37951">
        <w:rPr>
          <w:noProof/>
        </w:rPr>
        <w:t>, 21 - 24. doi:10.7748/phc.2018.e1440</w:t>
      </w:r>
    </w:p>
    <w:p w14:paraId="1706E954" w14:textId="77777777" w:rsidR="00B37951" w:rsidRPr="00B37951" w:rsidRDefault="00B37951" w:rsidP="00B37951">
      <w:pPr>
        <w:pStyle w:val="EndNoteBibliography"/>
        <w:spacing w:after="360"/>
        <w:rPr>
          <w:noProof/>
        </w:rPr>
      </w:pPr>
      <w:r w:rsidRPr="00B37951">
        <w:rPr>
          <w:noProof/>
        </w:rPr>
        <w:t xml:space="preserve">Gargani, Y. (2015). </w:t>
      </w:r>
      <w:r w:rsidRPr="00B37951">
        <w:rPr>
          <w:i/>
          <w:noProof/>
        </w:rPr>
        <w:t>Haematology and Immunology</w:t>
      </w:r>
      <w:r w:rsidRPr="00B37951">
        <w:rPr>
          <w:noProof/>
        </w:rPr>
        <w:t xml:space="preserve"> (4th ed.). Oxford: Elsevier.</w:t>
      </w:r>
    </w:p>
    <w:p w14:paraId="35707026" w14:textId="77777777" w:rsidR="00B37951" w:rsidRPr="00B37951" w:rsidRDefault="00B37951" w:rsidP="00B37951">
      <w:pPr>
        <w:pStyle w:val="EndNoteBibliography"/>
        <w:spacing w:after="360"/>
        <w:rPr>
          <w:noProof/>
        </w:rPr>
      </w:pPr>
      <w:r w:rsidRPr="00B37951">
        <w:rPr>
          <w:noProof/>
        </w:rPr>
        <w:t xml:space="preserve">Green, Z., Woodman, N., McLernon, D. J., Patrn, &amp; Engelhardt, T. (2020). Incidence of paediatric unplanned day-case admissions in the UK and Ireland: a prospective multicentre observational study. </w:t>
      </w:r>
      <w:r w:rsidRPr="00B37951">
        <w:rPr>
          <w:i/>
          <w:noProof/>
        </w:rPr>
        <w:t>Br J Anaesth</w:t>
      </w:r>
      <w:r w:rsidRPr="00B37951">
        <w:rPr>
          <w:noProof/>
        </w:rPr>
        <w:t>. doi:10.1016/j.bja.2019.11.035</w:t>
      </w:r>
    </w:p>
    <w:p w14:paraId="39E09616" w14:textId="77777777" w:rsidR="00B37951" w:rsidRPr="00B37951" w:rsidRDefault="00B37951" w:rsidP="00B37951">
      <w:pPr>
        <w:pStyle w:val="EndNoteBibliography"/>
        <w:spacing w:after="360"/>
        <w:rPr>
          <w:noProof/>
        </w:rPr>
      </w:pPr>
      <w:r w:rsidRPr="00B37951">
        <w:rPr>
          <w:noProof/>
        </w:rPr>
        <w:t xml:space="preserve">Hanson, L. A., Korotkova, M., Lundin, S., Haversen, L., Silfverdal, S. A., I., M.-B., . . . Telemo, E. (2003). The transfer of immunity from mother to child. </w:t>
      </w:r>
      <w:r w:rsidRPr="00B37951">
        <w:rPr>
          <w:i/>
          <w:noProof/>
        </w:rPr>
        <w:t>Ann NY Acad Sci, 987</w:t>
      </w:r>
      <w:r w:rsidRPr="00B37951">
        <w:rPr>
          <w:noProof/>
        </w:rPr>
        <w:t xml:space="preserve">, 199 - 206. </w:t>
      </w:r>
    </w:p>
    <w:p w14:paraId="031CD566" w14:textId="77777777" w:rsidR="00B37951" w:rsidRPr="00802F7A" w:rsidRDefault="00B37951" w:rsidP="00B37951">
      <w:pPr>
        <w:pStyle w:val="EndNoteBibliography"/>
        <w:spacing w:after="360"/>
        <w:rPr>
          <w:noProof/>
          <w:color w:val="000000" w:themeColor="text1"/>
        </w:rPr>
      </w:pPr>
      <w:r w:rsidRPr="00802F7A">
        <w:rPr>
          <w:noProof/>
          <w:color w:val="000000" w:themeColor="text1"/>
        </w:rPr>
        <w:t xml:space="preserve">Jung, C., Hugot, J. P., &amp; Barreau, F. (2010). Peyer's Patches: The Immune Sensors of the Intestine. </w:t>
      </w:r>
      <w:r w:rsidRPr="00802F7A">
        <w:rPr>
          <w:i/>
          <w:noProof/>
          <w:color w:val="000000" w:themeColor="text1"/>
        </w:rPr>
        <w:t>Int J Inflam, 2010</w:t>
      </w:r>
      <w:r w:rsidRPr="00802F7A">
        <w:rPr>
          <w:noProof/>
          <w:color w:val="000000" w:themeColor="text1"/>
        </w:rPr>
        <w:t>, 823710. doi:10.4061/2010/823710</w:t>
      </w:r>
    </w:p>
    <w:p w14:paraId="3D6E169C" w14:textId="77777777" w:rsidR="00B37951" w:rsidRPr="00802F7A" w:rsidRDefault="00B37951" w:rsidP="00B37951">
      <w:pPr>
        <w:pStyle w:val="EndNoteBibliography"/>
        <w:spacing w:after="360"/>
        <w:rPr>
          <w:noProof/>
          <w:color w:val="000000" w:themeColor="text1"/>
        </w:rPr>
      </w:pPr>
      <w:r w:rsidRPr="00802F7A">
        <w:rPr>
          <w:noProof/>
          <w:color w:val="000000" w:themeColor="text1"/>
        </w:rPr>
        <w:t xml:space="preserve">Kumar, B. V., Connors, T. J., &amp; Farber, D. L. (2018). Human T Cell Development, Localization, and Function throughout Life. </w:t>
      </w:r>
      <w:r w:rsidRPr="00802F7A">
        <w:rPr>
          <w:i/>
          <w:noProof/>
          <w:color w:val="000000" w:themeColor="text1"/>
        </w:rPr>
        <w:t>Immunity, 48</w:t>
      </w:r>
      <w:r w:rsidRPr="00802F7A">
        <w:rPr>
          <w:noProof/>
          <w:color w:val="000000" w:themeColor="text1"/>
        </w:rPr>
        <w:t>(2), 202-213. doi:10.1016/j.immuni.2018.01.007</w:t>
      </w:r>
    </w:p>
    <w:p w14:paraId="40682FBB" w14:textId="77777777" w:rsidR="00B37951" w:rsidRPr="00802F7A" w:rsidRDefault="00B37951" w:rsidP="00B37951">
      <w:pPr>
        <w:pStyle w:val="EndNoteBibliography"/>
        <w:spacing w:after="360"/>
        <w:rPr>
          <w:noProof/>
          <w:color w:val="000000" w:themeColor="text1"/>
        </w:rPr>
      </w:pPr>
      <w:r w:rsidRPr="00802F7A">
        <w:rPr>
          <w:noProof/>
          <w:color w:val="000000" w:themeColor="text1"/>
        </w:rPr>
        <w:t xml:space="preserve">Lahariya, C. (2016). Vaccine epidemiology: A review. </w:t>
      </w:r>
      <w:r w:rsidRPr="00802F7A">
        <w:rPr>
          <w:i/>
          <w:noProof/>
          <w:color w:val="000000" w:themeColor="text1"/>
        </w:rPr>
        <w:t>J Family Med Prim Care, 5</w:t>
      </w:r>
      <w:r w:rsidRPr="00802F7A">
        <w:rPr>
          <w:noProof/>
          <w:color w:val="000000" w:themeColor="text1"/>
        </w:rPr>
        <w:t>(1), 7-15. doi:10.4103/2249-4863.184616</w:t>
      </w:r>
    </w:p>
    <w:p w14:paraId="193B54FB" w14:textId="77777777" w:rsidR="00B37951" w:rsidRPr="00802F7A" w:rsidRDefault="00B37951" w:rsidP="00B37951">
      <w:pPr>
        <w:pStyle w:val="EndNoteBibliography"/>
        <w:spacing w:after="360"/>
        <w:rPr>
          <w:noProof/>
          <w:color w:val="000000" w:themeColor="text1"/>
        </w:rPr>
      </w:pPr>
      <w:r w:rsidRPr="00802F7A">
        <w:rPr>
          <w:noProof/>
          <w:color w:val="000000" w:themeColor="text1"/>
        </w:rPr>
        <w:t xml:space="preserve">Mahmoudi, M. (2016). </w:t>
      </w:r>
      <w:r w:rsidRPr="00802F7A">
        <w:rPr>
          <w:i/>
          <w:noProof/>
          <w:color w:val="000000" w:themeColor="text1"/>
        </w:rPr>
        <w:t>Immunology made ridiculously simple</w:t>
      </w:r>
      <w:r w:rsidRPr="00802F7A">
        <w:rPr>
          <w:noProof/>
          <w:color w:val="000000" w:themeColor="text1"/>
        </w:rPr>
        <w:t>. Miami: Medmaster Inc.</w:t>
      </w:r>
    </w:p>
    <w:p w14:paraId="56792543" w14:textId="77777777" w:rsidR="00B37951" w:rsidRPr="00802F7A" w:rsidRDefault="00B37951" w:rsidP="00B37951">
      <w:pPr>
        <w:pStyle w:val="EndNoteBibliography"/>
        <w:spacing w:after="360"/>
        <w:rPr>
          <w:noProof/>
          <w:color w:val="000000" w:themeColor="text1"/>
        </w:rPr>
      </w:pPr>
      <w:r w:rsidRPr="00802F7A">
        <w:rPr>
          <w:noProof/>
          <w:color w:val="000000" w:themeColor="text1"/>
        </w:rPr>
        <w:t xml:space="preserve">Mallory, M. L., Lindesmith, L. C., &amp; Baric, R. S. (2018). Vaccination-induced herd immunity: Successes and challenges. </w:t>
      </w:r>
      <w:r w:rsidRPr="00802F7A">
        <w:rPr>
          <w:i/>
          <w:noProof/>
          <w:color w:val="000000" w:themeColor="text1"/>
        </w:rPr>
        <w:t>J Allergy Clin Immunol, 142</w:t>
      </w:r>
      <w:r w:rsidRPr="00802F7A">
        <w:rPr>
          <w:noProof/>
          <w:color w:val="000000" w:themeColor="text1"/>
        </w:rPr>
        <w:t>(1), 64-66. doi:10.1016/j.jaci.2018.05.007</w:t>
      </w:r>
    </w:p>
    <w:p w14:paraId="5423FC63" w14:textId="77777777" w:rsidR="00B37951" w:rsidRPr="00802F7A" w:rsidRDefault="00B37951" w:rsidP="00B37951">
      <w:pPr>
        <w:pStyle w:val="EndNoteBibliography"/>
        <w:spacing w:after="360"/>
        <w:rPr>
          <w:noProof/>
          <w:color w:val="000000" w:themeColor="text1"/>
        </w:rPr>
      </w:pPr>
      <w:r w:rsidRPr="00802F7A">
        <w:rPr>
          <w:noProof/>
          <w:color w:val="000000" w:themeColor="text1"/>
        </w:rPr>
        <w:lastRenderedPageBreak/>
        <w:t xml:space="preserve">Muraro, A., Clark, A., Beyer, K., Borrego, L. M., Borres, M., Lodrup Carlsen, K. C., . . . Zanchetti, M. (2010). The management of the allergic child at school: EAACI/GA2LEN Task Force on the allergic child at school. </w:t>
      </w:r>
      <w:r w:rsidRPr="00802F7A">
        <w:rPr>
          <w:i/>
          <w:noProof/>
          <w:color w:val="000000" w:themeColor="text1"/>
        </w:rPr>
        <w:t>Allergy, 65</w:t>
      </w:r>
      <w:r w:rsidRPr="00802F7A">
        <w:rPr>
          <w:noProof/>
          <w:color w:val="000000" w:themeColor="text1"/>
        </w:rPr>
        <w:t>(6), 681-689. doi:10.1111/j.1398-9995.2010.02343.x</w:t>
      </w:r>
    </w:p>
    <w:p w14:paraId="0FACF5CD" w14:textId="77777777" w:rsidR="00B37951" w:rsidRPr="00B37951" w:rsidRDefault="00B37951" w:rsidP="00B37951">
      <w:pPr>
        <w:pStyle w:val="EndNoteBibliography"/>
        <w:spacing w:after="360"/>
        <w:rPr>
          <w:noProof/>
        </w:rPr>
      </w:pPr>
      <w:r w:rsidRPr="00B37951">
        <w:rPr>
          <w:noProof/>
        </w:rPr>
        <w:t xml:space="preserve">Nazarko, L. (2013). How do vaccines work to protect people from disease? </w:t>
      </w:r>
      <w:r w:rsidRPr="00B37951">
        <w:rPr>
          <w:i/>
          <w:noProof/>
        </w:rPr>
        <w:t>Nursing &amp; Residential Care, 15</w:t>
      </w:r>
      <w:r w:rsidRPr="00B37951">
        <w:rPr>
          <w:noProof/>
        </w:rPr>
        <w:t xml:space="preserve">, 770 - 774. </w:t>
      </w:r>
    </w:p>
    <w:p w14:paraId="399FD442" w14:textId="07F1ED24" w:rsidR="00B37951" w:rsidRPr="00B37951" w:rsidRDefault="00B37951" w:rsidP="00B37951">
      <w:pPr>
        <w:pStyle w:val="EndNoteBibliography"/>
        <w:spacing w:after="360"/>
        <w:rPr>
          <w:noProof/>
        </w:rPr>
      </w:pPr>
      <w:r w:rsidRPr="00B37951">
        <w:rPr>
          <w:noProof/>
        </w:rPr>
        <w:t xml:space="preserve">NHS. (2018). How long do babies carry their mother’s immunity? Retrieved from </w:t>
      </w:r>
      <w:hyperlink r:id="rId27" w:history="1">
        <w:r w:rsidRPr="00B37951">
          <w:rPr>
            <w:rStyle w:val="Hyperlink"/>
            <w:noProof/>
          </w:rPr>
          <w:t>https://www.nhs.uk/common-health-questions/childrens-health/how-long-do-babies-carry-their-mothers-immunity/</w:t>
        </w:r>
      </w:hyperlink>
      <w:r w:rsidRPr="00B37951">
        <w:rPr>
          <w:noProof/>
        </w:rPr>
        <w:t xml:space="preserve"> </w:t>
      </w:r>
    </w:p>
    <w:p w14:paraId="16160BB6" w14:textId="2D520D07" w:rsidR="00B37951" w:rsidRPr="00B37951" w:rsidRDefault="00B37951" w:rsidP="00B37951">
      <w:pPr>
        <w:pStyle w:val="EndNoteBibliography"/>
        <w:spacing w:after="360"/>
        <w:rPr>
          <w:noProof/>
        </w:rPr>
      </w:pPr>
      <w:r w:rsidRPr="00B37951">
        <w:rPr>
          <w:noProof/>
        </w:rPr>
        <w:t xml:space="preserve">NHS. (2019). Spleen problems and spleen removal. Retrieved from </w:t>
      </w:r>
      <w:hyperlink r:id="rId28" w:history="1">
        <w:r w:rsidRPr="00B37951">
          <w:rPr>
            <w:rStyle w:val="Hyperlink"/>
            <w:noProof/>
          </w:rPr>
          <w:t>https://www.nhs.uk/conditions/spleen-problems-and-spleen-removal/</w:t>
        </w:r>
      </w:hyperlink>
    </w:p>
    <w:p w14:paraId="54810EEE" w14:textId="77777777" w:rsidR="00B37951" w:rsidRPr="00B37951" w:rsidRDefault="00B37951" w:rsidP="00B37951">
      <w:pPr>
        <w:pStyle w:val="EndNoteBibliography"/>
        <w:spacing w:after="360"/>
        <w:rPr>
          <w:noProof/>
        </w:rPr>
      </w:pPr>
      <w:r w:rsidRPr="00B37951">
        <w:rPr>
          <w:noProof/>
        </w:rPr>
        <w:t xml:space="preserve">Palmeira, P., &amp; Carneiro-Sampaio, M. (2016). Immunology of breast milk. </w:t>
      </w:r>
      <w:r w:rsidRPr="00B37951">
        <w:rPr>
          <w:i/>
          <w:noProof/>
        </w:rPr>
        <w:t>Rev Assoc Med Bras (1992), 62</w:t>
      </w:r>
      <w:r w:rsidRPr="00B37951">
        <w:rPr>
          <w:noProof/>
        </w:rPr>
        <w:t>(6), 584-593. doi:10.1590/1806-9282.62.06.584</w:t>
      </w:r>
    </w:p>
    <w:p w14:paraId="40B29C63" w14:textId="77777777" w:rsidR="00B37951" w:rsidRPr="00802F7A" w:rsidRDefault="00B37951" w:rsidP="00B37951">
      <w:pPr>
        <w:pStyle w:val="EndNoteBibliography"/>
        <w:spacing w:after="360"/>
        <w:rPr>
          <w:noProof/>
          <w:color w:val="000000" w:themeColor="text1"/>
        </w:rPr>
      </w:pPr>
      <w:r w:rsidRPr="00B37951">
        <w:rPr>
          <w:noProof/>
        </w:rPr>
        <w:t xml:space="preserve">Playfair, J. H. L., &amp; Chain, B. M. (2013). </w:t>
      </w:r>
      <w:r w:rsidRPr="00B37951">
        <w:rPr>
          <w:i/>
          <w:noProof/>
        </w:rPr>
        <w:t>Immunology at a Glance</w:t>
      </w:r>
      <w:r w:rsidRPr="00B37951">
        <w:rPr>
          <w:noProof/>
        </w:rPr>
        <w:t xml:space="preserve"> (10th ed.). Chichester: </w:t>
      </w:r>
      <w:r w:rsidRPr="00802F7A">
        <w:rPr>
          <w:noProof/>
          <w:color w:val="000000" w:themeColor="text1"/>
        </w:rPr>
        <w:t>Wiley-Blackwell.</w:t>
      </w:r>
    </w:p>
    <w:p w14:paraId="1EF5AFFE" w14:textId="55F1FE37" w:rsidR="00B37951" w:rsidRPr="00802F7A" w:rsidRDefault="00B37951" w:rsidP="00B37951">
      <w:pPr>
        <w:pStyle w:val="EndNoteBibliography"/>
        <w:spacing w:after="360"/>
        <w:rPr>
          <w:noProof/>
          <w:color w:val="000000" w:themeColor="text1"/>
        </w:rPr>
      </w:pPr>
      <w:r w:rsidRPr="00802F7A">
        <w:rPr>
          <w:noProof/>
          <w:color w:val="000000" w:themeColor="text1"/>
        </w:rPr>
        <w:t xml:space="preserve">RCN. (2020). Immunisation. Retrieved from </w:t>
      </w:r>
      <w:hyperlink r:id="rId29" w:history="1">
        <w:r w:rsidRPr="00802F7A">
          <w:rPr>
            <w:rStyle w:val="Hyperlink"/>
            <w:noProof/>
            <w:color w:val="000000" w:themeColor="text1"/>
          </w:rPr>
          <w:t>https://www.rcn.org.uk/clinical-topics/public-health/immunisation</w:t>
        </w:r>
      </w:hyperlink>
    </w:p>
    <w:p w14:paraId="49BA1828" w14:textId="77777777" w:rsidR="00B37951" w:rsidRPr="00802F7A" w:rsidRDefault="00B37951" w:rsidP="00B37951">
      <w:pPr>
        <w:pStyle w:val="EndNoteBibliography"/>
        <w:spacing w:after="360"/>
        <w:rPr>
          <w:noProof/>
          <w:color w:val="000000" w:themeColor="text1"/>
        </w:rPr>
      </w:pPr>
      <w:r w:rsidRPr="00802F7A">
        <w:rPr>
          <w:noProof/>
          <w:color w:val="000000" w:themeColor="text1"/>
        </w:rPr>
        <w:t xml:space="preserve">Stowell, S. R., Winkler, A. M., Maier, C. L., Arthur, C. M., Smith, N. H., Girard-Pierce, K. R., . . . Hendrickson, J. E. (2012). Initiation and regulation of complement during hemolytic transfusion reactions. </w:t>
      </w:r>
      <w:r w:rsidRPr="00802F7A">
        <w:rPr>
          <w:i/>
          <w:noProof/>
          <w:color w:val="000000" w:themeColor="text1"/>
        </w:rPr>
        <w:t>Clin Dev Immunol, 2012</w:t>
      </w:r>
      <w:r w:rsidRPr="00802F7A">
        <w:rPr>
          <w:noProof/>
          <w:color w:val="000000" w:themeColor="text1"/>
        </w:rPr>
        <w:t>, 307093. doi:10.1155/2012/307093</w:t>
      </w:r>
    </w:p>
    <w:p w14:paraId="52C35614" w14:textId="77777777" w:rsidR="00B37951" w:rsidRPr="00802F7A" w:rsidRDefault="00B37951" w:rsidP="00B37951">
      <w:pPr>
        <w:pStyle w:val="EndNoteBibliography"/>
        <w:spacing w:after="360"/>
        <w:rPr>
          <w:noProof/>
          <w:color w:val="000000" w:themeColor="text1"/>
        </w:rPr>
      </w:pPr>
      <w:r w:rsidRPr="00802F7A">
        <w:rPr>
          <w:noProof/>
          <w:color w:val="000000" w:themeColor="text1"/>
        </w:rPr>
        <w:t xml:space="preserve">Tinsley, E. (2018). ‘Children’s immune systems are being overloaded with all these vaccines’. </w:t>
      </w:r>
      <w:r w:rsidRPr="00802F7A">
        <w:rPr>
          <w:i/>
          <w:noProof/>
          <w:color w:val="000000" w:themeColor="text1"/>
        </w:rPr>
        <w:t>Nursing in Practice</w:t>
      </w:r>
      <w:r w:rsidRPr="00802F7A">
        <w:rPr>
          <w:noProof/>
          <w:color w:val="000000" w:themeColor="text1"/>
        </w:rPr>
        <w:t xml:space="preserve">, 1 - 3. </w:t>
      </w:r>
    </w:p>
    <w:p w14:paraId="2732A97B" w14:textId="0BB613A7" w:rsidR="00B37951" w:rsidRPr="00B37951" w:rsidRDefault="00B37951" w:rsidP="00B37951">
      <w:pPr>
        <w:pStyle w:val="EndNoteBibliography"/>
        <w:spacing w:after="360"/>
        <w:rPr>
          <w:noProof/>
        </w:rPr>
      </w:pPr>
      <w:r w:rsidRPr="00B37951">
        <w:rPr>
          <w:noProof/>
        </w:rPr>
        <w:t xml:space="preserve">UK, A. (2020). For Schools. Retrieved from </w:t>
      </w:r>
      <w:hyperlink r:id="rId30" w:history="1">
        <w:r w:rsidRPr="00B37951">
          <w:rPr>
            <w:rStyle w:val="Hyperlink"/>
            <w:noProof/>
          </w:rPr>
          <w:t>https://www.allergyuk.org/information-and-advice/for-schools</w:t>
        </w:r>
      </w:hyperlink>
    </w:p>
    <w:p w14:paraId="585E9F8B" w14:textId="77777777" w:rsidR="00B37951" w:rsidRPr="00B37951" w:rsidRDefault="00B37951" w:rsidP="00B37951">
      <w:pPr>
        <w:pStyle w:val="EndNoteBibliography"/>
        <w:spacing w:after="360"/>
        <w:rPr>
          <w:noProof/>
        </w:rPr>
      </w:pPr>
      <w:r w:rsidRPr="00B37951">
        <w:rPr>
          <w:noProof/>
        </w:rPr>
        <w:t xml:space="preserve">Warburton, K. (2018). Care of children and young people with immunological problems. In J. Price &amp; O. McAlinden (Eds.), </w:t>
      </w:r>
      <w:r w:rsidRPr="00B37951">
        <w:rPr>
          <w:i/>
          <w:noProof/>
        </w:rPr>
        <w:t>Essentials of Nursing Children and Young People</w:t>
      </w:r>
      <w:r w:rsidRPr="00B37951">
        <w:rPr>
          <w:noProof/>
        </w:rPr>
        <w:t xml:space="preserve"> (pp. 350 - 360). London: Sage.</w:t>
      </w:r>
    </w:p>
    <w:p w14:paraId="1D3FC2B4" w14:textId="77777777" w:rsidR="00B37951" w:rsidRPr="00B37951" w:rsidRDefault="00B37951" w:rsidP="00B37951">
      <w:pPr>
        <w:pStyle w:val="EndNoteBibliography"/>
        <w:spacing w:after="360"/>
        <w:rPr>
          <w:noProof/>
        </w:rPr>
      </w:pPr>
      <w:r w:rsidRPr="00B37951">
        <w:rPr>
          <w:noProof/>
        </w:rPr>
        <w:t xml:space="preserve">Warrington, R., Watson, W., Kim, H. L., &amp; Antonetti, F. R. (2011). An introduction to immunology and immunopathology. </w:t>
      </w:r>
      <w:r w:rsidRPr="00B37951">
        <w:rPr>
          <w:i/>
          <w:noProof/>
        </w:rPr>
        <w:t>Allergy, Asthma &amp; Clinical Immunology, 7</w:t>
      </w:r>
      <w:r w:rsidRPr="00B37951">
        <w:rPr>
          <w:noProof/>
        </w:rPr>
        <w:t xml:space="preserve">, 1 - 8. </w:t>
      </w:r>
    </w:p>
    <w:p w14:paraId="25854C02" w14:textId="77777777" w:rsidR="00B37951" w:rsidRPr="00B37951" w:rsidRDefault="00B37951" w:rsidP="00B37951">
      <w:pPr>
        <w:pStyle w:val="EndNoteBibliography"/>
        <w:spacing w:after="360"/>
        <w:rPr>
          <w:noProof/>
        </w:rPr>
      </w:pPr>
      <w:r w:rsidRPr="00B37951">
        <w:rPr>
          <w:noProof/>
        </w:rPr>
        <w:t xml:space="preserve">West, H., &amp; Jin, J. (2016). Lymph Nodes and Lymphadenopathy in Cancer. </w:t>
      </w:r>
      <w:r w:rsidRPr="00B37951">
        <w:rPr>
          <w:i/>
          <w:noProof/>
        </w:rPr>
        <w:t>JAMA Oncol, 2</w:t>
      </w:r>
      <w:r w:rsidRPr="00B37951">
        <w:rPr>
          <w:noProof/>
        </w:rPr>
        <w:t>(7), 971. doi:10.1001/jamaoncol.2015.3509</w:t>
      </w:r>
    </w:p>
    <w:p w14:paraId="3DA28550" w14:textId="04408F39" w:rsidR="00B37951" w:rsidRPr="00B37951" w:rsidRDefault="00B37951" w:rsidP="00B37951">
      <w:pPr>
        <w:pStyle w:val="EndNoteBibliography"/>
        <w:spacing w:after="360"/>
        <w:rPr>
          <w:noProof/>
        </w:rPr>
      </w:pPr>
      <w:r w:rsidRPr="00B37951">
        <w:rPr>
          <w:noProof/>
        </w:rPr>
        <w:t xml:space="preserve">WHO. (2020). Breastfeeding. Retrieved from </w:t>
      </w:r>
      <w:hyperlink r:id="rId31" w:history="1">
        <w:r w:rsidRPr="00B37951">
          <w:rPr>
            <w:rStyle w:val="Hyperlink"/>
            <w:noProof/>
          </w:rPr>
          <w:t>https://www.who.int/health-topics/breastfeeding#tab=tab_1</w:t>
        </w:r>
      </w:hyperlink>
    </w:p>
    <w:p w14:paraId="3CD630D6" w14:textId="77777777" w:rsidR="00B37951" w:rsidRPr="00B37951" w:rsidRDefault="00B37951" w:rsidP="00B37951">
      <w:pPr>
        <w:pStyle w:val="EndNoteBibliography"/>
        <w:rPr>
          <w:noProof/>
        </w:rPr>
      </w:pPr>
      <w:r w:rsidRPr="00B37951">
        <w:rPr>
          <w:noProof/>
        </w:rPr>
        <w:lastRenderedPageBreak/>
        <w:t xml:space="preserve">Zdrojewicz, Z., Pachura, E., &amp; Pachura, P. (2016). The Thymus: A Forgotten, But Very Important Organ. </w:t>
      </w:r>
      <w:r w:rsidRPr="00B37951">
        <w:rPr>
          <w:i/>
          <w:noProof/>
        </w:rPr>
        <w:t>Adv Clin Exp Med, 25</w:t>
      </w:r>
      <w:r w:rsidRPr="00B37951">
        <w:rPr>
          <w:noProof/>
        </w:rPr>
        <w:t>(2), 369-375. doi:10.17219/acem/58802</w:t>
      </w:r>
    </w:p>
    <w:p w14:paraId="6E8711A2" w14:textId="1EE11B04" w:rsidR="00972C14" w:rsidRPr="00F23D99" w:rsidRDefault="0055200C">
      <w:pPr>
        <w:rPr>
          <w:b/>
          <w:bCs/>
          <w:sz w:val="28"/>
          <w:szCs w:val="28"/>
        </w:rPr>
      </w:pPr>
      <w:r>
        <w:rPr>
          <w:b/>
          <w:bCs/>
          <w:sz w:val="28"/>
          <w:szCs w:val="28"/>
        </w:rPr>
        <w:fldChar w:fldCharType="end"/>
      </w:r>
    </w:p>
    <w:sectPr w:rsidR="00972C14" w:rsidRPr="00F23D99" w:rsidSect="00B45E92">
      <w:footerReference w:type="even" r:id="rId32"/>
      <w:footerReference w:type="default" r:id="rId33"/>
      <w:pgSz w:w="11900" w:h="16840"/>
      <w:pgMar w:top="866" w:right="1440" w:bottom="293"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6754E4" w14:textId="77777777" w:rsidR="00CF71EB" w:rsidRDefault="00CF71EB" w:rsidP="00D6151A">
      <w:r>
        <w:separator/>
      </w:r>
    </w:p>
  </w:endnote>
  <w:endnote w:type="continuationSeparator" w:id="0">
    <w:p w14:paraId="1E48562D" w14:textId="77777777" w:rsidR="00CF71EB" w:rsidRDefault="00CF71EB" w:rsidP="00D615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31262048"/>
      <w:docPartObj>
        <w:docPartGallery w:val="Page Numbers (Bottom of Page)"/>
        <w:docPartUnique/>
      </w:docPartObj>
    </w:sdtPr>
    <w:sdtContent>
      <w:p w14:paraId="1D569886" w14:textId="77777777" w:rsidR="001C2F27" w:rsidRDefault="001C2F27" w:rsidP="003259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E260ED8" w14:textId="77777777" w:rsidR="001C2F27" w:rsidRDefault="001C2F27" w:rsidP="00D6151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2827125"/>
      <w:docPartObj>
        <w:docPartGallery w:val="Page Numbers (Bottom of Page)"/>
        <w:docPartUnique/>
      </w:docPartObj>
    </w:sdtPr>
    <w:sdtContent>
      <w:p w14:paraId="638946D9" w14:textId="77777777" w:rsidR="001C2F27" w:rsidRDefault="001C2F27" w:rsidP="003259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46FE420" w14:textId="77777777" w:rsidR="001C2F27" w:rsidRDefault="001C2F27" w:rsidP="00D6151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1891A8" w14:textId="77777777" w:rsidR="00CF71EB" w:rsidRDefault="00CF71EB" w:rsidP="00D6151A">
      <w:r>
        <w:separator/>
      </w:r>
    </w:p>
  </w:footnote>
  <w:footnote w:type="continuationSeparator" w:id="0">
    <w:p w14:paraId="0D56596A" w14:textId="77777777" w:rsidR="00CF71EB" w:rsidRDefault="00CF71EB" w:rsidP="00D615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65740F"/>
    <w:multiLevelType w:val="hybridMultilevel"/>
    <w:tmpl w:val="7766EEEE"/>
    <w:lvl w:ilvl="0" w:tplc="2B12D6B4">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E762F8A"/>
    <w:multiLevelType w:val="hybridMultilevel"/>
    <w:tmpl w:val="1A80FC0C"/>
    <w:lvl w:ilvl="0" w:tplc="9C8664A2">
      <w:start w:val="1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hideSpellingErrors/>
  <w:hideGrammaticalErrors/>
  <w:proofState w:spelling="clean" w:grammar="clean"/>
  <w:trackRevisions/>
  <w:documentProtection w:edit="readOnly" w:enforcement="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wpt90dfw7fe5axet55yxfp9psz59xp29x2zp&quot;&gt;My EndNote Library&lt;record-ids&gt;&lt;item&gt;2390&lt;/item&gt;&lt;item&gt;4087&lt;/item&gt;&lt;item&gt;4113&lt;/item&gt;&lt;item&gt;4131&lt;/item&gt;&lt;item&gt;4140&lt;/item&gt;&lt;item&gt;4195&lt;/item&gt;&lt;item&gt;4393&lt;/item&gt;&lt;item&gt;4394&lt;/item&gt;&lt;item&gt;4395&lt;/item&gt;&lt;item&gt;4396&lt;/item&gt;&lt;item&gt;4436&lt;/item&gt;&lt;item&gt;4441&lt;/item&gt;&lt;item&gt;4468&lt;/item&gt;&lt;item&gt;4473&lt;/item&gt;&lt;item&gt;4486&lt;/item&gt;&lt;item&gt;4495&lt;/item&gt;&lt;item&gt;4535&lt;/item&gt;&lt;item&gt;4543&lt;/item&gt;&lt;item&gt;4544&lt;/item&gt;&lt;item&gt;4545&lt;/item&gt;&lt;item&gt;4546&lt;/item&gt;&lt;item&gt;4548&lt;/item&gt;&lt;item&gt;4549&lt;/item&gt;&lt;item&gt;4550&lt;/item&gt;&lt;item&gt;4551&lt;/item&gt;&lt;item&gt;4552&lt;/item&gt;&lt;item&gt;4554&lt;/item&gt;&lt;item&gt;5172&lt;/item&gt;&lt;item&gt;5173&lt;/item&gt;&lt;item&gt;5772&lt;/item&gt;&lt;item&gt;5773&lt;/item&gt;&lt;item&gt;5783&lt;/item&gt;&lt;item&gt;5788&lt;/item&gt;&lt;/record-ids&gt;&lt;/item&gt;&lt;/Libraries&gt;"/>
  </w:docVars>
  <w:rsids>
    <w:rsidRoot w:val="00D6151A"/>
    <w:rsid w:val="0000710A"/>
    <w:rsid w:val="00011474"/>
    <w:rsid w:val="00011FAA"/>
    <w:rsid w:val="000274EA"/>
    <w:rsid w:val="00036929"/>
    <w:rsid w:val="00040ABD"/>
    <w:rsid w:val="00047F65"/>
    <w:rsid w:val="00050160"/>
    <w:rsid w:val="00050584"/>
    <w:rsid w:val="000662BF"/>
    <w:rsid w:val="00083C8D"/>
    <w:rsid w:val="00092E84"/>
    <w:rsid w:val="000A2F3D"/>
    <w:rsid w:val="000B37A6"/>
    <w:rsid w:val="000B3CE9"/>
    <w:rsid w:val="000B5514"/>
    <w:rsid w:val="000D7EED"/>
    <w:rsid w:val="000E5089"/>
    <w:rsid w:val="00111A9F"/>
    <w:rsid w:val="00116BC0"/>
    <w:rsid w:val="00122CBA"/>
    <w:rsid w:val="00126D22"/>
    <w:rsid w:val="00133623"/>
    <w:rsid w:val="00137861"/>
    <w:rsid w:val="00152328"/>
    <w:rsid w:val="001630AA"/>
    <w:rsid w:val="00165C5B"/>
    <w:rsid w:val="00170392"/>
    <w:rsid w:val="001869A0"/>
    <w:rsid w:val="00192B18"/>
    <w:rsid w:val="00194F3B"/>
    <w:rsid w:val="00196995"/>
    <w:rsid w:val="001A1F15"/>
    <w:rsid w:val="001A49F6"/>
    <w:rsid w:val="001A6D39"/>
    <w:rsid w:val="001C2F27"/>
    <w:rsid w:val="001D4B9F"/>
    <w:rsid w:val="001E3E8E"/>
    <w:rsid w:val="001E74C1"/>
    <w:rsid w:val="001F6BED"/>
    <w:rsid w:val="00210860"/>
    <w:rsid w:val="00212081"/>
    <w:rsid w:val="00233429"/>
    <w:rsid w:val="0024126A"/>
    <w:rsid w:val="00244BDB"/>
    <w:rsid w:val="002564CF"/>
    <w:rsid w:val="002657D6"/>
    <w:rsid w:val="00282502"/>
    <w:rsid w:val="00283FE2"/>
    <w:rsid w:val="0028580C"/>
    <w:rsid w:val="00290024"/>
    <w:rsid w:val="002A0F52"/>
    <w:rsid w:val="002D1ED0"/>
    <w:rsid w:val="002E7B38"/>
    <w:rsid w:val="00302EE7"/>
    <w:rsid w:val="003161A6"/>
    <w:rsid w:val="003214DC"/>
    <w:rsid w:val="003232B2"/>
    <w:rsid w:val="003259EB"/>
    <w:rsid w:val="00326826"/>
    <w:rsid w:val="003268E3"/>
    <w:rsid w:val="00361B7C"/>
    <w:rsid w:val="00362BD7"/>
    <w:rsid w:val="003663F6"/>
    <w:rsid w:val="0036657A"/>
    <w:rsid w:val="00390884"/>
    <w:rsid w:val="00395E58"/>
    <w:rsid w:val="003D37B0"/>
    <w:rsid w:val="003F2FA7"/>
    <w:rsid w:val="00407ACD"/>
    <w:rsid w:val="00417EB4"/>
    <w:rsid w:val="00420E4D"/>
    <w:rsid w:val="00427269"/>
    <w:rsid w:val="00430043"/>
    <w:rsid w:val="00442D9D"/>
    <w:rsid w:val="00465C5E"/>
    <w:rsid w:val="0047544C"/>
    <w:rsid w:val="004860BB"/>
    <w:rsid w:val="00494582"/>
    <w:rsid w:val="0049643B"/>
    <w:rsid w:val="004A7281"/>
    <w:rsid w:val="004B059A"/>
    <w:rsid w:val="004B1492"/>
    <w:rsid w:val="004D5D4B"/>
    <w:rsid w:val="004E18F0"/>
    <w:rsid w:val="004E2331"/>
    <w:rsid w:val="004E549B"/>
    <w:rsid w:val="004E64A0"/>
    <w:rsid w:val="004F2EB1"/>
    <w:rsid w:val="00512C41"/>
    <w:rsid w:val="00535ED8"/>
    <w:rsid w:val="005377F6"/>
    <w:rsid w:val="0055200C"/>
    <w:rsid w:val="0059007C"/>
    <w:rsid w:val="00592848"/>
    <w:rsid w:val="005A6EBA"/>
    <w:rsid w:val="005B5FB9"/>
    <w:rsid w:val="005D0D1E"/>
    <w:rsid w:val="005D219D"/>
    <w:rsid w:val="005D3C6E"/>
    <w:rsid w:val="005E4D9D"/>
    <w:rsid w:val="005E633D"/>
    <w:rsid w:val="005F0DCD"/>
    <w:rsid w:val="00603DCB"/>
    <w:rsid w:val="00612C12"/>
    <w:rsid w:val="00636EB3"/>
    <w:rsid w:val="00663B6B"/>
    <w:rsid w:val="00675935"/>
    <w:rsid w:val="00682C46"/>
    <w:rsid w:val="00682CAC"/>
    <w:rsid w:val="00696E91"/>
    <w:rsid w:val="006B226C"/>
    <w:rsid w:val="006B44B7"/>
    <w:rsid w:val="006C658F"/>
    <w:rsid w:val="006C6D5D"/>
    <w:rsid w:val="006C7936"/>
    <w:rsid w:val="006D38F5"/>
    <w:rsid w:val="006D4128"/>
    <w:rsid w:val="006D4C98"/>
    <w:rsid w:val="006E241E"/>
    <w:rsid w:val="006E5AF3"/>
    <w:rsid w:val="006E712F"/>
    <w:rsid w:val="006F3CAC"/>
    <w:rsid w:val="007000BE"/>
    <w:rsid w:val="00701D8B"/>
    <w:rsid w:val="00703FE5"/>
    <w:rsid w:val="00711159"/>
    <w:rsid w:val="00717EDA"/>
    <w:rsid w:val="00720A9E"/>
    <w:rsid w:val="00721A97"/>
    <w:rsid w:val="007222D0"/>
    <w:rsid w:val="00730C60"/>
    <w:rsid w:val="00731A2A"/>
    <w:rsid w:val="0073392F"/>
    <w:rsid w:val="007476FE"/>
    <w:rsid w:val="00755CAF"/>
    <w:rsid w:val="007640E5"/>
    <w:rsid w:val="007657EE"/>
    <w:rsid w:val="0077425C"/>
    <w:rsid w:val="0078541D"/>
    <w:rsid w:val="007922FF"/>
    <w:rsid w:val="007959AE"/>
    <w:rsid w:val="00797993"/>
    <w:rsid w:val="007A0384"/>
    <w:rsid w:val="007B725B"/>
    <w:rsid w:val="007B7454"/>
    <w:rsid w:val="007C7BA0"/>
    <w:rsid w:val="007D509B"/>
    <w:rsid w:val="007D6D77"/>
    <w:rsid w:val="00800082"/>
    <w:rsid w:val="00802F7A"/>
    <w:rsid w:val="00803598"/>
    <w:rsid w:val="00816B09"/>
    <w:rsid w:val="00823D7D"/>
    <w:rsid w:val="008324D6"/>
    <w:rsid w:val="00832C11"/>
    <w:rsid w:val="00832C90"/>
    <w:rsid w:val="00840A34"/>
    <w:rsid w:val="00841D70"/>
    <w:rsid w:val="00853E8A"/>
    <w:rsid w:val="00877B5A"/>
    <w:rsid w:val="00880CB8"/>
    <w:rsid w:val="00882FB6"/>
    <w:rsid w:val="00890C2A"/>
    <w:rsid w:val="008A57E2"/>
    <w:rsid w:val="008C28CB"/>
    <w:rsid w:val="008C774E"/>
    <w:rsid w:val="008C7AFD"/>
    <w:rsid w:val="008D35F0"/>
    <w:rsid w:val="008E2398"/>
    <w:rsid w:val="008F7C0E"/>
    <w:rsid w:val="00900739"/>
    <w:rsid w:val="00910154"/>
    <w:rsid w:val="00930797"/>
    <w:rsid w:val="00930E93"/>
    <w:rsid w:val="00941313"/>
    <w:rsid w:val="00942ACA"/>
    <w:rsid w:val="00952ECA"/>
    <w:rsid w:val="00965517"/>
    <w:rsid w:val="00972C14"/>
    <w:rsid w:val="00975480"/>
    <w:rsid w:val="00975E09"/>
    <w:rsid w:val="00980C36"/>
    <w:rsid w:val="009A7FCD"/>
    <w:rsid w:val="009B7436"/>
    <w:rsid w:val="009E5E7E"/>
    <w:rsid w:val="009F7E37"/>
    <w:rsid w:val="00A0323F"/>
    <w:rsid w:val="00A126CC"/>
    <w:rsid w:val="00A14518"/>
    <w:rsid w:val="00A170DA"/>
    <w:rsid w:val="00A24FB1"/>
    <w:rsid w:val="00A31E79"/>
    <w:rsid w:val="00A418BC"/>
    <w:rsid w:val="00A426CE"/>
    <w:rsid w:val="00A50129"/>
    <w:rsid w:val="00A62D1D"/>
    <w:rsid w:val="00A65316"/>
    <w:rsid w:val="00A8462D"/>
    <w:rsid w:val="00A91407"/>
    <w:rsid w:val="00A91C9E"/>
    <w:rsid w:val="00A92234"/>
    <w:rsid w:val="00AA53BF"/>
    <w:rsid w:val="00AB44CF"/>
    <w:rsid w:val="00AB4ADC"/>
    <w:rsid w:val="00AC22B1"/>
    <w:rsid w:val="00AC22ED"/>
    <w:rsid w:val="00AC2FE9"/>
    <w:rsid w:val="00AE3130"/>
    <w:rsid w:val="00AF058C"/>
    <w:rsid w:val="00B16451"/>
    <w:rsid w:val="00B24F55"/>
    <w:rsid w:val="00B37951"/>
    <w:rsid w:val="00B43D04"/>
    <w:rsid w:val="00B446CF"/>
    <w:rsid w:val="00B45E92"/>
    <w:rsid w:val="00B632B5"/>
    <w:rsid w:val="00B64AAB"/>
    <w:rsid w:val="00B72F97"/>
    <w:rsid w:val="00B741F9"/>
    <w:rsid w:val="00B912A9"/>
    <w:rsid w:val="00B94A80"/>
    <w:rsid w:val="00B96E84"/>
    <w:rsid w:val="00BA13E6"/>
    <w:rsid w:val="00BA4098"/>
    <w:rsid w:val="00BA4ADC"/>
    <w:rsid w:val="00BA6119"/>
    <w:rsid w:val="00BC0617"/>
    <w:rsid w:val="00BC1C2B"/>
    <w:rsid w:val="00BC4FE0"/>
    <w:rsid w:val="00BC6320"/>
    <w:rsid w:val="00BD7CF2"/>
    <w:rsid w:val="00BE453A"/>
    <w:rsid w:val="00C150F2"/>
    <w:rsid w:val="00C169D5"/>
    <w:rsid w:val="00C20E49"/>
    <w:rsid w:val="00C2175A"/>
    <w:rsid w:val="00C25228"/>
    <w:rsid w:val="00C432DD"/>
    <w:rsid w:val="00C559ED"/>
    <w:rsid w:val="00C56C47"/>
    <w:rsid w:val="00C611A7"/>
    <w:rsid w:val="00C6231B"/>
    <w:rsid w:val="00C80962"/>
    <w:rsid w:val="00CD1C23"/>
    <w:rsid w:val="00CE0727"/>
    <w:rsid w:val="00CE6C22"/>
    <w:rsid w:val="00CF71EB"/>
    <w:rsid w:val="00D02D65"/>
    <w:rsid w:val="00D17789"/>
    <w:rsid w:val="00D21079"/>
    <w:rsid w:val="00D2139F"/>
    <w:rsid w:val="00D223EE"/>
    <w:rsid w:val="00D23126"/>
    <w:rsid w:val="00D23534"/>
    <w:rsid w:val="00D30945"/>
    <w:rsid w:val="00D5366A"/>
    <w:rsid w:val="00D53D3A"/>
    <w:rsid w:val="00D56391"/>
    <w:rsid w:val="00D60529"/>
    <w:rsid w:val="00D6151A"/>
    <w:rsid w:val="00D67932"/>
    <w:rsid w:val="00D7120E"/>
    <w:rsid w:val="00D72BE6"/>
    <w:rsid w:val="00D762A3"/>
    <w:rsid w:val="00D85BEE"/>
    <w:rsid w:val="00D92403"/>
    <w:rsid w:val="00D93AD3"/>
    <w:rsid w:val="00DD2B61"/>
    <w:rsid w:val="00DD435D"/>
    <w:rsid w:val="00DD5FD8"/>
    <w:rsid w:val="00DE2E1C"/>
    <w:rsid w:val="00DF27F9"/>
    <w:rsid w:val="00E00875"/>
    <w:rsid w:val="00E02A1A"/>
    <w:rsid w:val="00E105D6"/>
    <w:rsid w:val="00E1101B"/>
    <w:rsid w:val="00E2549D"/>
    <w:rsid w:val="00E346BD"/>
    <w:rsid w:val="00E4435F"/>
    <w:rsid w:val="00E456F1"/>
    <w:rsid w:val="00E525AE"/>
    <w:rsid w:val="00E52D1D"/>
    <w:rsid w:val="00E568A3"/>
    <w:rsid w:val="00E60E0A"/>
    <w:rsid w:val="00E81992"/>
    <w:rsid w:val="00E83AF0"/>
    <w:rsid w:val="00E83CE1"/>
    <w:rsid w:val="00E844CF"/>
    <w:rsid w:val="00E84B2B"/>
    <w:rsid w:val="00E86639"/>
    <w:rsid w:val="00E9130D"/>
    <w:rsid w:val="00E96622"/>
    <w:rsid w:val="00EA4021"/>
    <w:rsid w:val="00EA5ABE"/>
    <w:rsid w:val="00EB6BF3"/>
    <w:rsid w:val="00EB78BD"/>
    <w:rsid w:val="00EC4A47"/>
    <w:rsid w:val="00EC70F1"/>
    <w:rsid w:val="00ED468D"/>
    <w:rsid w:val="00EE27AD"/>
    <w:rsid w:val="00EE7E63"/>
    <w:rsid w:val="00EF17DA"/>
    <w:rsid w:val="00EF4A39"/>
    <w:rsid w:val="00EF6BCC"/>
    <w:rsid w:val="00F05AD8"/>
    <w:rsid w:val="00F23D99"/>
    <w:rsid w:val="00F314D8"/>
    <w:rsid w:val="00F31867"/>
    <w:rsid w:val="00F377CB"/>
    <w:rsid w:val="00F540B9"/>
    <w:rsid w:val="00F54B35"/>
    <w:rsid w:val="00F56A5C"/>
    <w:rsid w:val="00F6184D"/>
    <w:rsid w:val="00F97C23"/>
    <w:rsid w:val="00FA65FF"/>
    <w:rsid w:val="00FB0943"/>
    <w:rsid w:val="00FB59B0"/>
    <w:rsid w:val="00FC1E7A"/>
    <w:rsid w:val="00FC690C"/>
    <w:rsid w:val="00FE127A"/>
    <w:rsid w:val="00FF761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A6B877"/>
  <w15:chartTrackingRefBased/>
  <w15:docId w15:val="{7FAB2A70-44FC-B64B-A69E-41CFC9EB7F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3D3A"/>
  </w:style>
  <w:style w:type="paragraph" w:styleId="Heading1">
    <w:name w:val="heading 1"/>
    <w:basedOn w:val="Normal"/>
    <w:next w:val="Normal"/>
    <w:link w:val="Heading1Char"/>
    <w:uiPriority w:val="9"/>
    <w:qFormat/>
    <w:rsid w:val="00E02A1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02A1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2A1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BC1C2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615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6151A"/>
    <w:rPr>
      <w:rFonts w:ascii="Times New Roman" w:hAnsi="Times New Roman" w:cs="Times New Roman"/>
      <w:sz w:val="18"/>
      <w:szCs w:val="18"/>
    </w:rPr>
  </w:style>
  <w:style w:type="paragraph" w:styleId="ListParagraph">
    <w:name w:val="List Paragraph"/>
    <w:basedOn w:val="Normal"/>
    <w:uiPriority w:val="34"/>
    <w:qFormat/>
    <w:rsid w:val="00D6151A"/>
    <w:pPr>
      <w:ind w:left="720"/>
      <w:contextualSpacing/>
    </w:pPr>
  </w:style>
  <w:style w:type="paragraph" w:customStyle="1" w:styleId="EndNoteBibliographyTitle">
    <w:name w:val="EndNote Bibliography Title"/>
    <w:basedOn w:val="Normal"/>
    <w:link w:val="EndNoteBibliographyTitleChar"/>
    <w:rsid w:val="00D6151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D6151A"/>
    <w:rPr>
      <w:rFonts w:ascii="Calibri" w:hAnsi="Calibri" w:cs="Calibri"/>
      <w:lang w:val="en-US"/>
    </w:rPr>
  </w:style>
  <w:style w:type="paragraph" w:customStyle="1" w:styleId="EndNoteBibliography">
    <w:name w:val="EndNote Bibliography"/>
    <w:basedOn w:val="Normal"/>
    <w:link w:val="EndNoteBibliographyChar"/>
    <w:rsid w:val="00D6151A"/>
    <w:rPr>
      <w:rFonts w:ascii="Calibri" w:hAnsi="Calibri" w:cs="Calibri"/>
      <w:lang w:val="en-US"/>
    </w:rPr>
  </w:style>
  <w:style w:type="character" w:customStyle="1" w:styleId="EndNoteBibliographyChar">
    <w:name w:val="EndNote Bibliography Char"/>
    <w:basedOn w:val="DefaultParagraphFont"/>
    <w:link w:val="EndNoteBibliography"/>
    <w:rsid w:val="00D6151A"/>
    <w:rPr>
      <w:rFonts w:ascii="Calibri" w:hAnsi="Calibri" w:cs="Calibri"/>
      <w:lang w:val="en-US"/>
    </w:rPr>
  </w:style>
  <w:style w:type="paragraph" w:styleId="Footer">
    <w:name w:val="footer"/>
    <w:basedOn w:val="Normal"/>
    <w:link w:val="FooterChar"/>
    <w:uiPriority w:val="99"/>
    <w:unhideWhenUsed/>
    <w:rsid w:val="00D6151A"/>
    <w:pPr>
      <w:tabs>
        <w:tab w:val="center" w:pos="4680"/>
        <w:tab w:val="right" w:pos="9360"/>
      </w:tabs>
    </w:pPr>
  </w:style>
  <w:style w:type="character" w:customStyle="1" w:styleId="FooterChar">
    <w:name w:val="Footer Char"/>
    <w:basedOn w:val="DefaultParagraphFont"/>
    <w:link w:val="Footer"/>
    <w:uiPriority w:val="99"/>
    <w:rsid w:val="00D6151A"/>
  </w:style>
  <w:style w:type="character" w:styleId="PageNumber">
    <w:name w:val="page number"/>
    <w:basedOn w:val="DefaultParagraphFont"/>
    <w:uiPriority w:val="99"/>
    <w:semiHidden/>
    <w:unhideWhenUsed/>
    <w:rsid w:val="00D6151A"/>
  </w:style>
  <w:style w:type="character" w:styleId="Hyperlink">
    <w:name w:val="Hyperlink"/>
    <w:basedOn w:val="DefaultParagraphFont"/>
    <w:uiPriority w:val="99"/>
    <w:unhideWhenUsed/>
    <w:rsid w:val="00D6151A"/>
    <w:rPr>
      <w:color w:val="0000FF"/>
      <w:u w:val="single"/>
    </w:rPr>
  </w:style>
  <w:style w:type="character" w:styleId="UnresolvedMention">
    <w:name w:val="Unresolved Mention"/>
    <w:basedOn w:val="DefaultParagraphFont"/>
    <w:uiPriority w:val="99"/>
    <w:semiHidden/>
    <w:unhideWhenUsed/>
    <w:rsid w:val="00BA6119"/>
    <w:rPr>
      <w:color w:val="605E5C"/>
      <w:shd w:val="clear" w:color="auto" w:fill="E1DFDD"/>
    </w:rPr>
  </w:style>
  <w:style w:type="table" w:styleId="TableGrid">
    <w:name w:val="Table Grid"/>
    <w:basedOn w:val="TableNormal"/>
    <w:uiPriority w:val="39"/>
    <w:rsid w:val="005520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31A2A"/>
    <w:rPr>
      <w:color w:val="954F72" w:themeColor="followedHyperlink"/>
      <w:u w:val="single"/>
    </w:rPr>
  </w:style>
  <w:style w:type="character" w:styleId="CommentReference">
    <w:name w:val="annotation reference"/>
    <w:basedOn w:val="DefaultParagraphFont"/>
    <w:uiPriority w:val="99"/>
    <w:semiHidden/>
    <w:unhideWhenUsed/>
    <w:rsid w:val="00A8462D"/>
    <w:rPr>
      <w:sz w:val="16"/>
      <w:szCs w:val="16"/>
    </w:rPr>
  </w:style>
  <w:style w:type="paragraph" w:styleId="CommentText">
    <w:name w:val="annotation text"/>
    <w:basedOn w:val="Normal"/>
    <w:link w:val="CommentTextChar"/>
    <w:uiPriority w:val="99"/>
    <w:semiHidden/>
    <w:unhideWhenUsed/>
    <w:rsid w:val="00A8462D"/>
    <w:rPr>
      <w:sz w:val="20"/>
      <w:szCs w:val="20"/>
    </w:rPr>
  </w:style>
  <w:style w:type="character" w:customStyle="1" w:styleId="CommentTextChar">
    <w:name w:val="Comment Text Char"/>
    <w:basedOn w:val="DefaultParagraphFont"/>
    <w:link w:val="CommentText"/>
    <w:uiPriority w:val="99"/>
    <w:semiHidden/>
    <w:rsid w:val="00A8462D"/>
    <w:rPr>
      <w:sz w:val="20"/>
      <w:szCs w:val="20"/>
    </w:rPr>
  </w:style>
  <w:style w:type="paragraph" w:styleId="CommentSubject">
    <w:name w:val="annotation subject"/>
    <w:basedOn w:val="CommentText"/>
    <w:next w:val="CommentText"/>
    <w:link w:val="CommentSubjectChar"/>
    <w:uiPriority w:val="99"/>
    <w:semiHidden/>
    <w:unhideWhenUsed/>
    <w:rsid w:val="00A8462D"/>
    <w:rPr>
      <w:b/>
      <w:bCs/>
    </w:rPr>
  </w:style>
  <w:style w:type="character" w:customStyle="1" w:styleId="CommentSubjectChar">
    <w:name w:val="Comment Subject Char"/>
    <w:basedOn w:val="CommentTextChar"/>
    <w:link w:val="CommentSubject"/>
    <w:uiPriority w:val="99"/>
    <w:semiHidden/>
    <w:rsid w:val="00A8462D"/>
    <w:rPr>
      <w:b/>
      <w:bCs/>
      <w:sz w:val="20"/>
      <w:szCs w:val="20"/>
    </w:rPr>
  </w:style>
  <w:style w:type="paragraph" w:styleId="Revision">
    <w:name w:val="Revision"/>
    <w:hidden/>
    <w:uiPriority w:val="99"/>
    <w:semiHidden/>
    <w:rsid w:val="00512C41"/>
  </w:style>
  <w:style w:type="paragraph" w:styleId="Header">
    <w:name w:val="header"/>
    <w:basedOn w:val="Normal"/>
    <w:link w:val="HeaderChar"/>
    <w:uiPriority w:val="99"/>
    <w:unhideWhenUsed/>
    <w:rsid w:val="00E02A1A"/>
    <w:pPr>
      <w:tabs>
        <w:tab w:val="center" w:pos="4513"/>
        <w:tab w:val="right" w:pos="9026"/>
      </w:tabs>
    </w:pPr>
  </w:style>
  <w:style w:type="character" w:customStyle="1" w:styleId="HeaderChar">
    <w:name w:val="Header Char"/>
    <w:basedOn w:val="DefaultParagraphFont"/>
    <w:link w:val="Header"/>
    <w:uiPriority w:val="99"/>
    <w:rsid w:val="00E02A1A"/>
  </w:style>
  <w:style w:type="character" w:customStyle="1" w:styleId="Heading1Char">
    <w:name w:val="Heading 1 Char"/>
    <w:basedOn w:val="DefaultParagraphFont"/>
    <w:link w:val="Heading1"/>
    <w:uiPriority w:val="9"/>
    <w:rsid w:val="00E02A1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02A1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02A1A"/>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BC1C2B"/>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4812961">
      <w:bodyDiv w:val="1"/>
      <w:marLeft w:val="0"/>
      <w:marRight w:val="0"/>
      <w:marTop w:val="0"/>
      <w:marBottom w:val="0"/>
      <w:divBdr>
        <w:top w:val="none" w:sz="0" w:space="0" w:color="auto"/>
        <w:left w:val="none" w:sz="0" w:space="0" w:color="auto"/>
        <w:bottom w:val="none" w:sz="0" w:space="0" w:color="auto"/>
        <w:right w:val="none" w:sz="0" w:space="0" w:color="auto"/>
      </w:divBdr>
    </w:div>
    <w:div w:id="253976454">
      <w:bodyDiv w:val="1"/>
      <w:marLeft w:val="0"/>
      <w:marRight w:val="0"/>
      <w:marTop w:val="0"/>
      <w:marBottom w:val="0"/>
      <w:divBdr>
        <w:top w:val="none" w:sz="0" w:space="0" w:color="auto"/>
        <w:left w:val="none" w:sz="0" w:space="0" w:color="auto"/>
        <w:bottom w:val="none" w:sz="0" w:space="0" w:color="auto"/>
        <w:right w:val="none" w:sz="0" w:space="0" w:color="auto"/>
      </w:divBdr>
    </w:div>
    <w:div w:id="476647908">
      <w:bodyDiv w:val="1"/>
      <w:marLeft w:val="0"/>
      <w:marRight w:val="0"/>
      <w:marTop w:val="0"/>
      <w:marBottom w:val="0"/>
      <w:divBdr>
        <w:top w:val="none" w:sz="0" w:space="0" w:color="auto"/>
        <w:left w:val="none" w:sz="0" w:space="0" w:color="auto"/>
        <w:bottom w:val="none" w:sz="0" w:space="0" w:color="auto"/>
        <w:right w:val="none" w:sz="0" w:space="0" w:color="auto"/>
      </w:divBdr>
    </w:div>
    <w:div w:id="742799618">
      <w:bodyDiv w:val="1"/>
      <w:marLeft w:val="0"/>
      <w:marRight w:val="0"/>
      <w:marTop w:val="0"/>
      <w:marBottom w:val="0"/>
      <w:divBdr>
        <w:top w:val="none" w:sz="0" w:space="0" w:color="auto"/>
        <w:left w:val="none" w:sz="0" w:space="0" w:color="auto"/>
        <w:bottom w:val="none" w:sz="0" w:space="0" w:color="auto"/>
        <w:right w:val="none" w:sz="0" w:space="0" w:color="auto"/>
      </w:divBdr>
    </w:div>
    <w:div w:id="1181091529">
      <w:bodyDiv w:val="1"/>
      <w:marLeft w:val="0"/>
      <w:marRight w:val="0"/>
      <w:marTop w:val="0"/>
      <w:marBottom w:val="0"/>
      <w:divBdr>
        <w:top w:val="none" w:sz="0" w:space="0" w:color="auto"/>
        <w:left w:val="none" w:sz="0" w:space="0" w:color="auto"/>
        <w:bottom w:val="none" w:sz="0" w:space="0" w:color="auto"/>
        <w:right w:val="none" w:sz="0" w:space="0" w:color="auto"/>
      </w:divBdr>
    </w:div>
    <w:div w:id="1685204058">
      <w:bodyDiv w:val="1"/>
      <w:marLeft w:val="0"/>
      <w:marRight w:val="0"/>
      <w:marTop w:val="0"/>
      <w:marBottom w:val="0"/>
      <w:divBdr>
        <w:top w:val="none" w:sz="0" w:space="0" w:color="auto"/>
        <w:left w:val="none" w:sz="0" w:space="0" w:color="auto"/>
        <w:bottom w:val="none" w:sz="0" w:space="0" w:color="auto"/>
        <w:right w:val="none" w:sz="0" w:space="0" w:color="auto"/>
      </w:divBdr>
    </w:div>
    <w:div w:id="1761439201">
      <w:bodyDiv w:val="1"/>
      <w:marLeft w:val="0"/>
      <w:marRight w:val="0"/>
      <w:marTop w:val="0"/>
      <w:marBottom w:val="0"/>
      <w:divBdr>
        <w:top w:val="none" w:sz="0" w:space="0" w:color="auto"/>
        <w:left w:val="none" w:sz="0" w:space="0" w:color="auto"/>
        <w:bottom w:val="none" w:sz="0" w:space="0" w:color="auto"/>
        <w:right w:val="none" w:sz="0" w:space="0" w:color="auto"/>
      </w:divBdr>
    </w:div>
    <w:div w:id="1793790649">
      <w:bodyDiv w:val="1"/>
      <w:marLeft w:val="0"/>
      <w:marRight w:val="0"/>
      <w:marTop w:val="0"/>
      <w:marBottom w:val="0"/>
      <w:divBdr>
        <w:top w:val="none" w:sz="0" w:space="0" w:color="auto"/>
        <w:left w:val="none" w:sz="0" w:space="0" w:color="auto"/>
        <w:bottom w:val="none" w:sz="0" w:space="0" w:color="auto"/>
        <w:right w:val="none" w:sz="0" w:space="0" w:color="auto"/>
      </w:divBdr>
    </w:div>
    <w:div w:id="2001227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www.who.int/health-topics/breastfeeding" TargetMode="External"/><Relationship Id="rId26" Type="http://schemas.openxmlformats.org/officeDocument/2006/relationships/hyperlink" Target="https://www.gov.uk/government/publications/the-complete-routine-immunisation-schedule" TargetMode="External"/><Relationship Id="rId3" Type="http://schemas.openxmlformats.org/officeDocument/2006/relationships/styles" Target="styles.xml"/><Relationship Id="rId21" Type="http://schemas.openxmlformats.org/officeDocument/2006/relationships/hyperlink" Target="https://www.rcn.org.uk/clinical-topics/public-health/immunisation"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ww.nhs.uk/common-health-questions/childrens-health/how-long-do-babies-carry-their-mothers-immunity/" TargetMode="External"/><Relationship Id="rId25" Type="http://schemas.openxmlformats.org/officeDocument/2006/relationships/hyperlink" Target="https://bestpractice.bmj.com/topics/en-gb/1201" TargetMode="External"/><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www.who.int/health-topics/breastfeeding" TargetMode="External"/><Relationship Id="rId20" Type="http://schemas.openxmlformats.org/officeDocument/2006/relationships/hyperlink" Target="https://www.rcn.org.uk/clinical-topics/public-health/immunisation" TargetMode="External"/><Relationship Id="rId29" Type="http://schemas.openxmlformats.org/officeDocument/2006/relationships/hyperlink" Target="https://www.rcn.org.uk/clinical-topics/public-health/immunis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www.allergyuk.org/information-and-advice/for-schools"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nhs.uk/common-health-questions/childrens-health/how-long-do-babies-carry-their-mothers-immunity/" TargetMode="External"/><Relationship Id="rId23" Type="http://schemas.openxmlformats.org/officeDocument/2006/relationships/hyperlink" Target="https://www.allergyuk.org/information-and-advice/for-schools" TargetMode="External"/><Relationship Id="rId28" Type="http://schemas.openxmlformats.org/officeDocument/2006/relationships/hyperlink" Target="https://www.nhs.uk/conditions/spleen-problems-and-spleen-removal/" TargetMode="External"/><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hyperlink" Target="https://www.who.int/health-topics/breastfeeding#tab=tab_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www.who.int/hiv/topics/mtct/about/en/" TargetMode="External"/><Relationship Id="rId27" Type="http://schemas.openxmlformats.org/officeDocument/2006/relationships/hyperlink" Target="https://www.nhs.uk/common-health-questions/childrens-health/how-long-do-babies-carry-their-mothers-immunity/" TargetMode="External"/><Relationship Id="rId30" Type="http://schemas.openxmlformats.org/officeDocument/2006/relationships/hyperlink" Target="https://www.allergyuk.org/information-and-advice/for-schools" TargetMode="External"/><Relationship Id="rId35" Type="http://schemas.openxmlformats.org/officeDocument/2006/relationships/theme" Target="theme/theme1.xml"/><Relationship Id="rId8" Type="http://schemas.openxmlformats.org/officeDocument/2006/relationships/hyperlink" Target="https://www.gov.uk/government/collections/immunisation-against-infectious-disease-the-green-boo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E4B417-31EC-B34C-9510-619B6D77C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8740</Words>
  <Characters>49821</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Davies</dc:creator>
  <cp:keywords/>
  <dc:description/>
  <cp:lastModifiedBy>Kate Davies</cp:lastModifiedBy>
  <cp:revision>3</cp:revision>
  <dcterms:created xsi:type="dcterms:W3CDTF">2021-03-03T17:02:00Z</dcterms:created>
  <dcterms:modified xsi:type="dcterms:W3CDTF">2021-03-03T17:04:00Z</dcterms:modified>
</cp:coreProperties>
</file>